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77CA0D" w14:textId="77777777" w:rsidR="005A5FD9" w:rsidRDefault="005A5FD9" w:rsidP="00173D8F">
      <w:pPr>
        <w:pStyle w:val="Title"/>
        <w:spacing w:line="360" w:lineRule="auto"/>
        <w:rPr>
          <w:rFonts w:ascii="Times New Roman" w:hAnsi="Times New Roman" w:cs="Times New Roman"/>
          <w:b/>
          <w:bCs/>
          <w:sz w:val="24"/>
          <w:szCs w:val="24"/>
          <w:lang w:val="en-GB"/>
        </w:rPr>
      </w:pPr>
    </w:p>
    <w:p w14:paraId="2AF2C368" w14:textId="403676C9" w:rsidR="000A2B86" w:rsidRPr="000250E9" w:rsidRDefault="00EB7923" w:rsidP="00275DDE">
      <w:pPr>
        <w:pStyle w:val="Title"/>
        <w:spacing w:line="360" w:lineRule="auto"/>
        <w:jc w:val="center"/>
        <w:rPr>
          <w:rFonts w:ascii="Times New Roman" w:hAnsi="Times New Roman" w:cs="Times New Roman"/>
          <w:sz w:val="24"/>
          <w:szCs w:val="24"/>
          <w:lang w:val="en-GB"/>
        </w:rPr>
      </w:pPr>
      <w:r w:rsidRPr="000250E9">
        <w:rPr>
          <w:rFonts w:ascii="Times New Roman" w:hAnsi="Times New Roman" w:cs="Times New Roman"/>
          <w:sz w:val="24"/>
          <w:szCs w:val="24"/>
          <w:lang w:val="en-GB"/>
        </w:rPr>
        <w:t>A FIELD</w:t>
      </w:r>
      <w:r w:rsidR="00784C84" w:rsidRPr="000250E9">
        <w:rPr>
          <w:rFonts w:ascii="Times New Roman" w:hAnsi="Times New Roman" w:cs="Times New Roman"/>
          <w:sz w:val="24"/>
          <w:szCs w:val="24"/>
          <w:lang w:val="en-GB"/>
        </w:rPr>
        <w:t xml:space="preserve"> PROJECT REPORT</w:t>
      </w:r>
    </w:p>
    <w:p w14:paraId="3E3F2594" w14:textId="77777777" w:rsidR="000A2B86" w:rsidRPr="00275DDE" w:rsidRDefault="000A2B86" w:rsidP="00275DDE">
      <w:pPr>
        <w:spacing w:line="360" w:lineRule="auto"/>
        <w:jc w:val="center"/>
        <w:rPr>
          <w:rFonts w:ascii="Times New Roman" w:hAnsi="Times New Roman" w:cs="Times New Roman"/>
          <w:sz w:val="24"/>
          <w:szCs w:val="24"/>
          <w:lang w:val="en-GB"/>
        </w:rPr>
      </w:pPr>
      <w:r w:rsidRPr="00275DDE">
        <w:rPr>
          <w:rFonts w:ascii="Times New Roman" w:hAnsi="Times New Roman" w:cs="Times New Roman"/>
          <w:sz w:val="24"/>
          <w:szCs w:val="24"/>
          <w:lang w:val="en-GB"/>
        </w:rPr>
        <w:t>on</w:t>
      </w:r>
    </w:p>
    <w:p w14:paraId="17916C78" w14:textId="1E2565FE" w:rsidR="000A2B86" w:rsidRPr="00275DDE" w:rsidRDefault="000A2B86"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sz w:val="24"/>
          <w:szCs w:val="24"/>
          <w:lang w:val="en-GB"/>
        </w:rPr>
        <w:t>“</w:t>
      </w:r>
      <w:proofErr w:type="spellStart"/>
      <w:r w:rsidR="00B95161" w:rsidRPr="00691DAC">
        <w:rPr>
          <w:rFonts w:ascii="Times New Roman" w:eastAsia="Times New Roman" w:hAnsi="Times New Roman" w:cs="Times New Roman"/>
          <w:b/>
          <w:sz w:val="24"/>
          <w:szCs w:val="24"/>
        </w:rPr>
        <w:t>Analyzing</w:t>
      </w:r>
      <w:proofErr w:type="spellEnd"/>
      <w:r w:rsidR="00B95161" w:rsidRPr="00691DAC">
        <w:rPr>
          <w:rFonts w:ascii="Times New Roman" w:eastAsia="Times New Roman" w:hAnsi="Times New Roman" w:cs="Times New Roman"/>
          <w:b/>
          <w:sz w:val="24"/>
          <w:szCs w:val="24"/>
        </w:rPr>
        <w:t xml:space="preserve"> Emoji Communication Patterns using Feedforward Neural Network Techniques</w:t>
      </w:r>
      <w:r w:rsidRPr="00275DDE">
        <w:rPr>
          <w:rFonts w:ascii="Times New Roman" w:hAnsi="Times New Roman" w:cs="Times New Roman"/>
          <w:b/>
          <w:sz w:val="24"/>
          <w:szCs w:val="24"/>
          <w:lang w:val="en-GB"/>
        </w:rPr>
        <w:t>”</w:t>
      </w:r>
    </w:p>
    <w:p w14:paraId="37B2487F" w14:textId="76B820DB" w:rsidR="00B95161" w:rsidRPr="00B95161" w:rsidRDefault="000A2B86" w:rsidP="00FF0556">
      <w:pPr>
        <w:spacing w:after="120" w:line="360" w:lineRule="auto"/>
        <w:ind w:right="27"/>
        <w:jc w:val="center"/>
        <w:rPr>
          <w:rFonts w:ascii="Times New Roman" w:hAnsi="Times New Roman" w:cs="Times New Roman"/>
          <w:sz w:val="24"/>
          <w:szCs w:val="24"/>
        </w:rPr>
      </w:pPr>
      <w:r w:rsidRPr="0025528C">
        <w:rPr>
          <w:rFonts w:ascii="Times New Roman" w:eastAsia="Times New Roman" w:hAnsi="Times New Roman" w:cs="Times New Roman"/>
          <w:bCs/>
          <w:sz w:val="24"/>
          <w:szCs w:val="24"/>
        </w:rPr>
        <w:t>Submitted</w:t>
      </w:r>
      <w:r w:rsidR="0025528C">
        <w:rPr>
          <w:rFonts w:ascii="Times New Roman" w:eastAsia="Times New Roman" w:hAnsi="Times New Roman" w:cs="Times New Roman"/>
          <w:bCs/>
          <w:sz w:val="24"/>
          <w:szCs w:val="24"/>
        </w:rPr>
        <w:t xml:space="preserve"> </w:t>
      </w:r>
      <w:r w:rsidRPr="00275DDE">
        <w:rPr>
          <w:rFonts w:ascii="Times New Roman" w:hAnsi="Times New Roman" w:cs="Times New Roman"/>
          <w:sz w:val="24"/>
          <w:szCs w:val="24"/>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B95161" w14:paraId="0BDD6AC6" w14:textId="77777777" w:rsidTr="0025528C">
        <w:tc>
          <w:tcPr>
            <w:tcW w:w="4798" w:type="dxa"/>
          </w:tcPr>
          <w:p w14:paraId="7AE64831" w14:textId="77777777" w:rsidR="00B95161" w:rsidRPr="00275DDE"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V. Leeladhar</w:t>
            </w:r>
          </w:p>
          <w:p w14:paraId="41BA3FBA" w14:textId="2D07DFAF" w:rsidR="00B95161" w:rsidRPr="00B95161"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4159</w:t>
            </w:r>
          </w:p>
        </w:tc>
        <w:tc>
          <w:tcPr>
            <w:tcW w:w="4798" w:type="dxa"/>
          </w:tcPr>
          <w:p w14:paraId="742E6021" w14:textId="77777777" w:rsidR="00B95161" w:rsidRPr="00275DDE"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G. Radhika</w:t>
            </w:r>
          </w:p>
          <w:p w14:paraId="21E290E5" w14:textId="2D954D28" w:rsidR="00B95161" w:rsidRPr="00B95161"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4339</w:t>
            </w:r>
          </w:p>
        </w:tc>
      </w:tr>
      <w:tr w:rsidR="00B95161" w14:paraId="488204B7" w14:textId="77777777" w:rsidTr="0025528C">
        <w:tc>
          <w:tcPr>
            <w:tcW w:w="4798" w:type="dxa"/>
          </w:tcPr>
          <w:p w14:paraId="1733A044" w14:textId="77777777" w:rsidR="00B95161" w:rsidRPr="00275DDE"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O. Vasavi Mounika</w:t>
            </w:r>
          </w:p>
          <w:p w14:paraId="23D74BE2" w14:textId="0CC58BCF" w:rsidR="00B95161" w:rsidRPr="00B95161"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4267</w:t>
            </w:r>
          </w:p>
        </w:tc>
        <w:tc>
          <w:tcPr>
            <w:tcW w:w="4798" w:type="dxa"/>
          </w:tcPr>
          <w:p w14:paraId="4008BB9F" w14:textId="77777777" w:rsidR="00B95161" w:rsidRPr="00275DDE"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B. Harshith</w:t>
            </w:r>
          </w:p>
          <w:p w14:paraId="734F6927" w14:textId="25064907" w:rsidR="00B95161" w:rsidRPr="00B95161" w:rsidRDefault="00B95161" w:rsidP="00B95161">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4424</w:t>
            </w:r>
          </w:p>
        </w:tc>
      </w:tr>
    </w:tbl>
    <w:p w14:paraId="410A32DD" w14:textId="77777777" w:rsidR="00B95161" w:rsidRPr="00275DDE" w:rsidRDefault="00B95161" w:rsidP="00B95161">
      <w:pPr>
        <w:spacing w:line="360" w:lineRule="auto"/>
        <w:rPr>
          <w:rFonts w:ascii="Times New Roman" w:hAnsi="Times New Roman" w:cs="Times New Roman"/>
          <w:sz w:val="24"/>
          <w:szCs w:val="24"/>
        </w:rPr>
        <w:sectPr w:rsidR="00B95161" w:rsidRPr="00275DDE" w:rsidSect="009F3C88">
          <w:footerReference w:type="default" r:id="rId8"/>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lowerRoman"/>
          <w:cols w:space="708"/>
          <w:docGrid w:linePitch="360"/>
        </w:sectPr>
      </w:pPr>
    </w:p>
    <w:p w14:paraId="0E5A43E5" w14:textId="77777777" w:rsidR="006702E1" w:rsidRPr="00275DDE" w:rsidRDefault="006702E1" w:rsidP="00B95161">
      <w:pPr>
        <w:spacing w:after="120" w:line="360" w:lineRule="auto"/>
        <w:ind w:right="27"/>
        <w:rPr>
          <w:rFonts w:ascii="Times New Roman" w:eastAsia="Times New Roman" w:hAnsi="Times New Roman" w:cs="Times New Roman"/>
          <w:b/>
          <w:sz w:val="24"/>
          <w:szCs w:val="24"/>
        </w:rPr>
      </w:pPr>
    </w:p>
    <w:p w14:paraId="5E58DC10" w14:textId="77777777" w:rsidR="006702E1" w:rsidRPr="00275DDE" w:rsidRDefault="006702E1" w:rsidP="00275DDE">
      <w:pPr>
        <w:spacing w:after="120" w:line="360" w:lineRule="auto"/>
        <w:ind w:right="27"/>
        <w:jc w:val="center"/>
        <w:rPr>
          <w:rFonts w:ascii="Times New Roman" w:eastAsia="Times New Roman" w:hAnsi="Times New Roman" w:cs="Times New Roman"/>
          <w:b/>
          <w:sz w:val="24"/>
          <w:szCs w:val="24"/>
        </w:rPr>
      </w:pPr>
    </w:p>
    <w:p w14:paraId="1BC3E591" w14:textId="37EB70F3" w:rsidR="000A2B86" w:rsidRPr="00275DDE" w:rsidRDefault="000A2B86" w:rsidP="00275DDE">
      <w:pPr>
        <w:spacing w:after="120" w:line="360" w:lineRule="auto"/>
        <w:ind w:right="27"/>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Under the guidance of</w:t>
      </w:r>
    </w:p>
    <w:p w14:paraId="4B61EAE7" w14:textId="2E8F20D1" w:rsidR="006702E1" w:rsidRPr="00275DDE" w:rsidRDefault="006702E1" w:rsidP="00275DDE">
      <w:pPr>
        <w:spacing w:after="120" w:line="360" w:lineRule="auto"/>
        <w:ind w:right="27"/>
        <w:jc w:val="center"/>
        <w:rPr>
          <w:rFonts w:ascii="Times New Roman" w:eastAsia="Times New Roman" w:hAnsi="Times New Roman" w:cs="Times New Roman"/>
          <w:bCs/>
          <w:sz w:val="24"/>
          <w:szCs w:val="24"/>
        </w:rPr>
      </w:pPr>
      <w:proofErr w:type="spellStart"/>
      <w:r w:rsidRPr="00275DDE">
        <w:rPr>
          <w:rFonts w:ascii="Times New Roman" w:eastAsia="Times New Roman" w:hAnsi="Times New Roman" w:cs="Times New Roman"/>
          <w:bCs/>
          <w:sz w:val="24"/>
          <w:szCs w:val="24"/>
        </w:rPr>
        <w:t>Dr</w:t>
      </w:r>
      <w:r w:rsidR="008F7CF5" w:rsidRPr="00275DDE">
        <w:rPr>
          <w:rFonts w:ascii="Times New Roman" w:eastAsia="Times New Roman" w:hAnsi="Times New Roman" w:cs="Times New Roman"/>
          <w:bCs/>
          <w:sz w:val="24"/>
          <w:szCs w:val="24"/>
        </w:rPr>
        <w:t>.</w:t>
      </w:r>
      <w:proofErr w:type="spellEnd"/>
      <w:r w:rsidR="008F7CF5" w:rsidRPr="00275DDE">
        <w:rPr>
          <w:rFonts w:ascii="Times New Roman" w:eastAsia="Times New Roman" w:hAnsi="Times New Roman" w:cs="Times New Roman"/>
          <w:bCs/>
          <w:sz w:val="24"/>
          <w:szCs w:val="24"/>
        </w:rPr>
        <w:t xml:space="preserve"> S. </w:t>
      </w:r>
      <w:r w:rsidRPr="00275DDE">
        <w:rPr>
          <w:rFonts w:ascii="Times New Roman" w:eastAsia="Times New Roman" w:hAnsi="Times New Roman" w:cs="Times New Roman"/>
          <w:bCs/>
          <w:sz w:val="24"/>
          <w:szCs w:val="24"/>
        </w:rPr>
        <w:t>Deva Kumar</w:t>
      </w:r>
    </w:p>
    <w:p w14:paraId="773E610E" w14:textId="2F921257" w:rsidR="000A2B86" w:rsidRPr="00275DDE" w:rsidRDefault="00F16AE1" w:rsidP="00275DDE">
      <w:pPr>
        <w:spacing w:line="36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ssociate </w:t>
      </w:r>
      <w:r w:rsidR="006702E1" w:rsidRPr="00275DDE">
        <w:rPr>
          <w:rFonts w:ascii="Times New Roman" w:eastAsia="Times New Roman" w:hAnsi="Times New Roman" w:cs="Times New Roman"/>
          <w:i/>
          <w:sz w:val="24"/>
          <w:szCs w:val="24"/>
        </w:rPr>
        <w:t>Professor</w:t>
      </w:r>
    </w:p>
    <w:p w14:paraId="07FD9788" w14:textId="77777777" w:rsidR="006702E1" w:rsidRPr="00275DDE" w:rsidRDefault="006702E1" w:rsidP="00275DDE">
      <w:pPr>
        <w:spacing w:line="360" w:lineRule="auto"/>
        <w:jc w:val="center"/>
        <w:rPr>
          <w:rFonts w:ascii="Times New Roman" w:eastAsia="Times New Roman" w:hAnsi="Times New Roman" w:cs="Times New Roman"/>
          <w:i/>
          <w:sz w:val="24"/>
          <w:szCs w:val="24"/>
        </w:rPr>
      </w:pPr>
    </w:p>
    <w:p w14:paraId="46CBE8EB" w14:textId="77777777" w:rsidR="006702E1" w:rsidRPr="00275DDE" w:rsidRDefault="006702E1" w:rsidP="00275DDE">
      <w:pPr>
        <w:spacing w:line="360" w:lineRule="auto"/>
        <w:jc w:val="center"/>
        <w:rPr>
          <w:rFonts w:ascii="Times New Roman" w:hAnsi="Times New Roman" w:cs="Times New Roman"/>
          <w:sz w:val="24"/>
          <w:szCs w:val="24"/>
        </w:rPr>
      </w:pPr>
    </w:p>
    <w:p w14:paraId="5EDCF1E3" w14:textId="5D387797" w:rsidR="006702E1" w:rsidRPr="00275DDE" w:rsidRDefault="006702E1" w:rsidP="00275DDE">
      <w:pPr>
        <w:spacing w:line="360" w:lineRule="auto"/>
        <w:jc w:val="center"/>
        <w:rPr>
          <w:rFonts w:ascii="Times New Roman" w:hAnsi="Times New Roman" w:cs="Times New Roman"/>
          <w:sz w:val="24"/>
          <w:szCs w:val="24"/>
        </w:rPr>
      </w:pPr>
      <w:r w:rsidRPr="00275DDE">
        <w:rPr>
          <w:rFonts w:ascii="Times New Roman" w:eastAsia="Times New Roman" w:hAnsi="Times New Roman" w:cs="Times New Roman"/>
          <w:noProof/>
          <w:sz w:val="24"/>
          <w:szCs w:val="24"/>
        </w:rPr>
        <w:drawing>
          <wp:inline distT="0" distB="0" distL="0" distR="0" wp14:anchorId="5A50CBCC" wp14:editId="68A7392F">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23FEE76D" w14:textId="77777777" w:rsidR="006702E1" w:rsidRPr="00275DDE" w:rsidRDefault="006702E1" w:rsidP="00275DDE">
      <w:pPr>
        <w:spacing w:line="360" w:lineRule="auto"/>
        <w:jc w:val="center"/>
        <w:rPr>
          <w:rFonts w:ascii="Times New Roman" w:hAnsi="Times New Roman" w:cs="Times New Roman"/>
          <w:sz w:val="24"/>
          <w:szCs w:val="24"/>
        </w:rPr>
      </w:pPr>
    </w:p>
    <w:p w14:paraId="3B454A2C" w14:textId="77777777" w:rsidR="006702E1" w:rsidRPr="00275DDE" w:rsidRDefault="006702E1" w:rsidP="00275DDE">
      <w:pPr>
        <w:spacing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DEPARTMENT OF COMPUTER SCIENCE &amp; ENGINEERING</w:t>
      </w:r>
    </w:p>
    <w:p w14:paraId="6C3B3ED7" w14:textId="77777777" w:rsidR="006702E1" w:rsidRPr="00275DDE" w:rsidRDefault="006702E1" w:rsidP="00275DDE">
      <w:pPr>
        <w:tabs>
          <w:tab w:val="left" w:pos="7320"/>
        </w:tabs>
        <w:spacing w:line="360" w:lineRule="auto"/>
        <w:jc w:val="center"/>
        <w:rPr>
          <w:rFonts w:ascii="Times New Roman" w:eastAsia="Times New Roman" w:hAnsi="Times New Roman" w:cs="Times New Roman"/>
          <w:sz w:val="24"/>
          <w:szCs w:val="24"/>
        </w:rPr>
      </w:pPr>
      <w:r w:rsidRPr="00275DDE">
        <w:rPr>
          <w:rFonts w:ascii="Times New Roman" w:eastAsia="Times New Roman" w:hAnsi="Times New Roman" w:cs="Times New Roman"/>
          <w:b/>
          <w:sz w:val="24"/>
          <w:szCs w:val="24"/>
        </w:rPr>
        <w:t>VIGNAN'S FOUNDATION FOR SCIENCE, TECHNOLOGY AND RESEARCH Deemed to be UNIVERSITY</w:t>
      </w:r>
    </w:p>
    <w:p w14:paraId="37E6BB89" w14:textId="77777777" w:rsidR="006702E1" w:rsidRPr="00275DDE" w:rsidRDefault="006702E1" w:rsidP="00275DDE">
      <w:pPr>
        <w:tabs>
          <w:tab w:val="left" w:pos="7320"/>
        </w:tabs>
        <w:spacing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Vadlamudi, Guntur.</w:t>
      </w:r>
    </w:p>
    <w:p w14:paraId="29B5534F" w14:textId="77777777" w:rsidR="006702E1" w:rsidRPr="00275DDE" w:rsidRDefault="006702E1" w:rsidP="00275DDE">
      <w:pPr>
        <w:spacing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ANDHRA PRADESH, INDIA, PIN-522213.</w:t>
      </w:r>
    </w:p>
    <w:p w14:paraId="5BADF2B7" w14:textId="6DB03B8D" w:rsidR="006702E1" w:rsidRPr="00275DDE" w:rsidRDefault="006702E1" w:rsidP="00275DDE">
      <w:pPr>
        <w:spacing w:line="360" w:lineRule="auto"/>
        <w:jc w:val="center"/>
        <w:rPr>
          <w:rFonts w:ascii="Times New Roman" w:hAnsi="Times New Roman" w:cs="Times New Roman"/>
          <w:sz w:val="24"/>
          <w:szCs w:val="24"/>
        </w:rPr>
      </w:pPr>
      <w:r w:rsidRPr="00275DDE">
        <w:rPr>
          <w:rFonts w:ascii="Times New Roman" w:eastAsia="Times New Roman" w:hAnsi="Times New Roman" w:cs="Times New Roman"/>
          <w:noProof/>
          <w:sz w:val="24"/>
          <w:szCs w:val="24"/>
        </w:rPr>
        <w:lastRenderedPageBreak/>
        <w:drawing>
          <wp:inline distT="0" distB="0" distL="0" distR="0" wp14:anchorId="1CE99500" wp14:editId="4805CF61">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3F1AA735" w14:textId="77777777" w:rsidR="006702E1" w:rsidRPr="00275DDE" w:rsidRDefault="006702E1" w:rsidP="00275DDE">
      <w:pPr>
        <w:spacing w:line="360" w:lineRule="auto"/>
        <w:jc w:val="center"/>
        <w:rPr>
          <w:rFonts w:ascii="Times New Roman" w:hAnsi="Times New Roman" w:cs="Times New Roman"/>
          <w:sz w:val="24"/>
          <w:szCs w:val="24"/>
        </w:rPr>
      </w:pPr>
    </w:p>
    <w:p w14:paraId="50BC2AC5" w14:textId="77777777" w:rsidR="006702E1" w:rsidRPr="00275DDE" w:rsidRDefault="006702E1" w:rsidP="00275DDE">
      <w:pPr>
        <w:spacing w:line="360" w:lineRule="auto"/>
        <w:jc w:val="center"/>
        <w:rPr>
          <w:rFonts w:ascii="Times New Roman" w:hAnsi="Times New Roman" w:cs="Times New Roman"/>
          <w:sz w:val="24"/>
          <w:szCs w:val="24"/>
        </w:rPr>
      </w:pPr>
    </w:p>
    <w:p w14:paraId="13AF4F8B" w14:textId="77777777" w:rsidR="006702E1" w:rsidRPr="00275DDE" w:rsidRDefault="006702E1" w:rsidP="00275DDE">
      <w:pPr>
        <w:spacing w:line="360" w:lineRule="auto"/>
        <w:jc w:val="center"/>
        <w:rPr>
          <w:rFonts w:ascii="Times New Roman" w:hAnsi="Times New Roman" w:cs="Times New Roman"/>
          <w:sz w:val="24"/>
          <w:szCs w:val="24"/>
        </w:rPr>
      </w:pPr>
    </w:p>
    <w:p w14:paraId="67CFEAA9" w14:textId="77777777" w:rsidR="006702E1" w:rsidRPr="00275DDE" w:rsidRDefault="006702E1" w:rsidP="00275DDE">
      <w:pPr>
        <w:spacing w:line="360" w:lineRule="auto"/>
        <w:jc w:val="center"/>
        <w:rPr>
          <w:rFonts w:ascii="Times New Roman" w:hAnsi="Times New Roman" w:cs="Times New Roman"/>
          <w:sz w:val="24"/>
          <w:szCs w:val="24"/>
        </w:rPr>
      </w:pPr>
    </w:p>
    <w:p w14:paraId="76318AE4" w14:textId="77777777" w:rsidR="006702E1" w:rsidRPr="00275DDE" w:rsidRDefault="006702E1" w:rsidP="00275DDE">
      <w:pPr>
        <w:spacing w:line="360" w:lineRule="auto"/>
        <w:jc w:val="center"/>
        <w:rPr>
          <w:rFonts w:ascii="Times New Roman" w:eastAsia="Times New Roman" w:hAnsi="Times New Roman" w:cs="Times New Roman"/>
          <w:b/>
          <w:sz w:val="24"/>
          <w:szCs w:val="24"/>
          <w:u w:val="single"/>
        </w:rPr>
      </w:pPr>
      <w:r w:rsidRPr="00275DDE">
        <w:rPr>
          <w:rFonts w:ascii="Times New Roman" w:eastAsia="Times New Roman" w:hAnsi="Times New Roman" w:cs="Times New Roman"/>
          <w:b/>
          <w:sz w:val="24"/>
          <w:szCs w:val="24"/>
          <w:u w:val="single"/>
        </w:rPr>
        <w:t>CERTIFICATE</w:t>
      </w:r>
    </w:p>
    <w:p w14:paraId="43651400" w14:textId="77777777" w:rsidR="006702E1" w:rsidRPr="00275DDE" w:rsidRDefault="006702E1" w:rsidP="00275DDE">
      <w:pPr>
        <w:spacing w:line="360" w:lineRule="auto"/>
        <w:jc w:val="center"/>
        <w:rPr>
          <w:rFonts w:ascii="Times New Roman" w:eastAsia="Times New Roman" w:hAnsi="Times New Roman" w:cs="Times New Roman"/>
          <w:sz w:val="24"/>
          <w:szCs w:val="24"/>
        </w:rPr>
      </w:pPr>
    </w:p>
    <w:p w14:paraId="454AC451" w14:textId="309B03DF" w:rsidR="006702E1" w:rsidRPr="00275DDE" w:rsidRDefault="006702E1"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This is to certify that the Field Project entitled </w:t>
      </w:r>
      <w:r w:rsidRPr="00275DDE">
        <w:rPr>
          <w:rFonts w:ascii="Times New Roman" w:eastAsia="Times New Roman" w:hAnsi="Times New Roman" w:cs="Times New Roman"/>
          <w:b/>
          <w:sz w:val="24"/>
          <w:szCs w:val="24"/>
        </w:rPr>
        <w:t>“</w:t>
      </w:r>
      <w:proofErr w:type="spellStart"/>
      <w:r w:rsidR="00691DAC" w:rsidRPr="00691DAC">
        <w:rPr>
          <w:rFonts w:ascii="Times New Roman" w:eastAsia="Times New Roman" w:hAnsi="Times New Roman" w:cs="Times New Roman"/>
          <w:b/>
          <w:sz w:val="24"/>
          <w:szCs w:val="24"/>
        </w:rPr>
        <w:t>Analyzing</w:t>
      </w:r>
      <w:proofErr w:type="spellEnd"/>
      <w:r w:rsidR="00691DAC" w:rsidRPr="00691DAC">
        <w:rPr>
          <w:rFonts w:ascii="Times New Roman" w:eastAsia="Times New Roman" w:hAnsi="Times New Roman" w:cs="Times New Roman"/>
          <w:b/>
          <w:sz w:val="24"/>
          <w:szCs w:val="24"/>
        </w:rPr>
        <w:t xml:space="preserve"> Emoji Communication Patterns using Feedforward Neural Network Techniques</w:t>
      </w:r>
      <w:r w:rsidRPr="00275DDE">
        <w:rPr>
          <w:rFonts w:ascii="Times New Roman" w:eastAsia="Times New Roman" w:hAnsi="Times New Roman" w:cs="Times New Roman"/>
          <w:b/>
          <w:sz w:val="24"/>
          <w:szCs w:val="24"/>
        </w:rPr>
        <w:t xml:space="preserve">” </w:t>
      </w:r>
      <w:r w:rsidRPr="00275DDE">
        <w:rPr>
          <w:rFonts w:ascii="Times New Roman" w:eastAsia="Times New Roman" w:hAnsi="Times New Roman" w:cs="Times New Roman"/>
          <w:sz w:val="24"/>
          <w:szCs w:val="24"/>
        </w:rPr>
        <w:t>that is being submitted by</w:t>
      </w:r>
      <w:r w:rsidR="008F7CF5" w:rsidRPr="00275DDE">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221FA04</w:t>
      </w:r>
      <w:r w:rsidR="008F7CF5" w:rsidRPr="00275DDE">
        <w:rPr>
          <w:rFonts w:ascii="Times New Roman" w:eastAsia="Times New Roman" w:hAnsi="Times New Roman" w:cs="Times New Roman"/>
          <w:sz w:val="24"/>
          <w:szCs w:val="24"/>
        </w:rPr>
        <w:t>159</w:t>
      </w:r>
      <w:r w:rsidR="00605861">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V. Leeladhar</w:t>
      </w:r>
      <w:r w:rsidRPr="00275DDE">
        <w:rPr>
          <w:rFonts w:ascii="Times New Roman" w:eastAsia="Times New Roman" w:hAnsi="Times New Roman" w:cs="Times New Roman"/>
          <w:sz w:val="24"/>
          <w:szCs w:val="24"/>
        </w:rPr>
        <w:t>),</w:t>
      </w:r>
      <w:r w:rsidR="00605861">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221FA042</w:t>
      </w:r>
      <w:r w:rsidR="008F7CF5" w:rsidRPr="00275DDE">
        <w:rPr>
          <w:rFonts w:ascii="Times New Roman" w:eastAsia="Times New Roman" w:hAnsi="Times New Roman" w:cs="Times New Roman"/>
          <w:sz w:val="24"/>
          <w:szCs w:val="24"/>
        </w:rPr>
        <w:t>67</w:t>
      </w:r>
      <w:r w:rsidR="00605861">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O. Vasavi Mounika</w:t>
      </w:r>
      <w:r w:rsidRPr="00275DDE">
        <w:rPr>
          <w:rFonts w:ascii="Times New Roman" w:eastAsia="Times New Roman" w:hAnsi="Times New Roman" w:cs="Times New Roman"/>
          <w:sz w:val="24"/>
          <w:szCs w:val="24"/>
        </w:rPr>
        <w:t>),</w:t>
      </w:r>
      <w:r w:rsidR="00605861">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221FA043</w:t>
      </w:r>
      <w:r w:rsidR="008F7CF5" w:rsidRPr="00275DDE">
        <w:rPr>
          <w:rFonts w:ascii="Times New Roman" w:eastAsia="Times New Roman" w:hAnsi="Times New Roman" w:cs="Times New Roman"/>
          <w:sz w:val="24"/>
          <w:szCs w:val="24"/>
        </w:rPr>
        <w:t>39</w:t>
      </w:r>
      <w:r w:rsidR="00605861">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G. Radhika</w:t>
      </w:r>
      <w:r w:rsidRPr="00275DDE">
        <w:rPr>
          <w:rFonts w:ascii="Times New Roman" w:eastAsia="Times New Roman" w:hAnsi="Times New Roman" w:cs="Times New Roman"/>
          <w:sz w:val="24"/>
          <w:szCs w:val="24"/>
        </w:rPr>
        <w:t>), 221FA04</w:t>
      </w:r>
      <w:r w:rsidR="008F7CF5" w:rsidRPr="00275DDE">
        <w:rPr>
          <w:rFonts w:ascii="Times New Roman" w:eastAsia="Times New Roman" w:hAnsi="Times New Roman" w:cs="Times New Roman"/>
          <w:sz w:val="24"/>
          <w:szCs w:val="24"/>
        </w:rPr>
        <w:t>424</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B. Harshith</w:t>
      </w:r>
      <w:r w:rsidRPr="00275DDE">
        <w:rPr>
          <w:rFonts w:ascii="Times New Roman" w:eastAsia="Times New Roman" w:hAnsi="Times New Roman" w:cs="Times New Roman"/>
          <w:sz w:val="24"/>
          <w:szCs w:val="24"/>
        </w:rPr>
        <w:t xml:space="preserve">) for partial fulfilment of Field Project is a </w:t>
      </w:r>
      <w:proofErr w:type="spellStart"/>
      <w:r w:rsidRPr="00275DDE">
        <w:rPr>
          <w:rFonts w:ascii="Times New Roman" w:eastAsia="Times New Roman" w:hAnsi="Times New Roman" w:cs="Times New Roman"/>
          <w:sz w:val="24"/>
          <w:szCs w:val="24"/>
        </w:rPr>
        <w:t>bonafide</w:t>
      </w:r>
      <w:proofErr w:type="spellEnd"/>
      <w:r w:rsidRPr="00275DDE">
        <w:rPr>
          <w:rFonts w:ascii="Times New Roman" w:eastAsia="Times New Roman" w:hAnsi="Times New Roman" w:cs="Times New Roman"/>
          <w:sz w:val="24"/>
          <w:szCs w:val="24"/>
        </w:rPr>
        <w:t xml:space="preserve"> work carried out under the supervision of </w:t>
      </w:r>
      <w:r w:rsidRPr="00275DDE">
        <w:rPr>
          <w:rFonts w:ascii="Times New Roman" w:eastAsia="Times New Roman" w:hAnsi="Times New Roman" w:cs="Times New Roman"/>
          <w:sz w:val="24"/>
          <w:szCs w:val="24"/>
        </w:rPr>
        <w:fldChar w:fldCharType="begin"/>
      </w:r>
      <w:r w:rsidRPr="00275DDE">
        <w:rPr>
          <w:rFonts w:ascii="Times New Roman" w:eastAsia="Times New Roman" w:hAnsi="Times New Roman" w:cs="Times New Roman"/>
          <w:sz w:val="24"/>
          <w:szCs w:val="24"/>
        </w:rPr>
        <w:instrText xml:space="preserve"> MERGEFIELD Project_Guide </w:instrText>
      </w:r>
      <w:r w:rsidRPr="00275DDE">
        <w:rPr>
          <w:rFonts w:ascii="Times New Roman" w:eastAsia="Times New Roman" w:hAnsi="Times New Roman" w:cs="Times New Roman"/>
          <w:sz w:val="24"/>
          <w:szCs w:val="24"/>
        </w:rPr>
        <w:fldChar w:fldCharType="separate"/>
      </w:r>
      <w:r w:rsidRPr="00275DDE">
        <w:rPr>
          <w:rFonts w:ascii="Times New Roman" w:eastAsia="Times New Roman" w:hAnsi="Times New Roman" w:cs="Times New Roman"/>
          <w:noProof/>
          <w:sz w:val="24"/>
          <w:szCs w:val="24"/>
        </w:rPr>
        <w:t>Dr.</w:t>
      </w:r>
      <w:r w:rsidR="008F7CF5" w:rsidRPr="00275DDE">
        <w:rPr>
          <w:rFonts w:ascii="Times New Roman" w:eastAsia="Times New Roman" w:hAnsi="Times New Roman" w:cs="Times New Roman"/>
          <w:noProof/>
          <w:sz w:val="24"/>
          <w:szCs w:val="24"/>
        </w:rPr>
        <w:t>S.</w:t>
      </w:r>
      <w:r w:rsidRPr="00275DDE">
        <w:rPr>
          <w:rFonts w:ascii="Times New Roman" w:eastAsia="Times New Roman" w:hAnsi="Times New Roman" w:cs="Times New Roman"/>
          <w:noProof/>
          <w:sz w:val="24"/>
          <w:szCs w:val="24"/>
        </w:rPr>
        <w:t xml:space="preserve">DEVA KUMAR, </w:t>
      </w:r>
      <w:r w:rsidRPr="00275DDE">
        <w:rPr>
          <w:rFonts w:ascii="Times New Roman" w:eastAsia="Times New Roman" w:hAnsi="Times New Roman" w:cs="Times New Roman"/>
          <w:sz w:val="24"/>
          <w:szCs w:val="24"/>
        </w:rPr>
        <w:fldChar w:fldCharType="end"/>
      </w:r>
      <w:r w:rsidR="00FC288F">
        <w:rPr>
          <w:rFonts w:ascii="Times New Roman" w:eastAsia="Times New Roman" w:hAnsi="Times New Roman" w:cs="Times New Roman"/>
          <w:sz w:val="24"/>
          <w:szCs w:val="24"/>
        </w:rPr>
        <w:t xml:space="preserve">Associate </w:t>
      </w:r>
      <w:r w:rsidRPr="00275DDE">
        <w:rPr>
          <w:rFonts w:ascii="Times New Roman" w:eastAsia="Times New Roman" w:hAnsi="Times New Roman" w:cs="Times New Roman"/>
          <w:sz w:val="24"/>
          <w:szCs w:val="24"/>
        </w:rPr>
        <w:fldChar w:fldCharType="begin"/>
      </w:r>
      <w:r w:rsidRPr="00275DDE">
        <w:rPr>
          <w:rFonts w:ascii="Times New Roman" w:eastAsia="Times New Roman" w:hAnsi="Times New Roman" w:cs="Times New Roman"/>
          <w:sz w:val="24"/>
          <w:szCs w:val="24"/>
        </w:rPr>
        <w:instrText xml:space="preserve"> MERGEFIELD Designation </w:instrText>
      </w:r>
      <w:r w:rsidRPr="00275DDE">
        <w:rPr>
          <w:rFonts w:ascii="Times New Roman" w:eastAsia="Times New Roman" w:hAnsi="Times New Roman" w:cs="Times New Roman"/>
          <w:sz w:val="24"/>
          <w:szCs w:val="24"/>
        </w:rPr>
        <w:fldChar w:fldCharType="separate"/>
      </w:r>
      <w:r w:rsidRPr="00275DDE">
        <w:rPr>
          <w:rFonts w:ascii="Times New Roman" w:eastAsia="Times New Roman" w:hAnsi="Times New Roman" w:cs="Times New Roman"/>
          <w:noProof/>
          <w:sz w:val="24"/>
          <w:szCs w:val="24"/>
        </w:rPr>
        <w:t>Professor, Department of CSE</w:t>
      </w:r>
      <w:r w:rsidRPr="00275DDE">
        <w:rPr>
          <w:rFonts w:ascii="Times New Roman" w:eastAsia="Times New Roman" w:hAnsi="Times New Roman" w:cs="Times New Roman"/>
          <w:sz w:val="24"/>
          <w:szCs w:val="24"/>
        </w:rPr>
        <w:fldChar w:fldCharType="end"/>
      </w:r>
      <w:r w:rsidRPr="00275DDE">
        <w:rPr>
          <w:rFonts w:ascii="Times New Roman" w:eastAsia="Times New Roman" w:hAnsi="Times New Roman" w:cs="Times New Roman"/>
          <w:sz w:val="24"/>
          <w:szCs w:val="24"/>
        </w:rPr>
        <w:t>.</w:t>
      </w:r>
    </w:p>
    <w:p w14:paraId="207FF99E"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0FD2C306" w14:textId="77777777" w:rsidR="006702E1" w:rsidRPr="00275DDE" w:rsidRDefault="006702E1" w:rsidP="00275DDE">
      <w:pPr>
        <w:spacing w:line="360" w:lineRule="auto"/>
        <w:jc w:val="both"/>
        <w:rPr>
          <w:rFonts w:ascii="Times New Roman" w:eastAsia="Times New Roman" w:hAnsi="Times New Roman" w:cs="Times New Roman"/>
          <w:sz w:val="24"/>
          <w:szCs w:val="24"/>
        </w:rPr>
      </w:pPr>
    </w:p>
    <w:tbl>
      <w:tblPr>
        <w:tblStyle w:val="TableGrid"/>
        <w:tblpPr w:leftFromText="180" w:rightFromText="180" w:vertAnchor="text" w:horzAnchor="margin" w:tblpY="16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067"/>
        <w:gridCol w:w="2829"/>
      </w:tblGrid>
      <w:tr w:rsidR="00020099" w:rsidRPr="00275DDE" w14:paraId="75244340" w14:textId="77777777" w:rsidTr="00020099">
        <w:trPr>
          <w:trHeight w:val="1259"/>
        </w:trPr>
        <w:tc>
          <w:tcPr>
            <w:tcW w:w="3130" w:type="dxa"/>
          </w:tcPr>
          <w:p w14:paraId="274581DF" w14:textId="77777777" w:rsidR="00020099" w:rsidRPr="00275DDE" w:rsidRDefault="00020099" w:rsidP="00275DDE">
            <w:pPr>
              <w:spacing w:line="360" w:lineRule="auto"/>
              <w:rPr>
                <w:rFonts w:ascii="Times New Roman" w:eastAsia="Times New Roman" w:hAnsi="Times New Roman" w:cs="Times New Roman"/>
                <w:sz w:val="24"/>
                <w:szCs w:val="24"/>
              </w:rPr>
            </w:pPr>
          </w:p>
          <w:p w14:paraId="309408FA" w14:textId="77777777" w:rsidR="00020099" w:rsidRPr="00275DDE" w:rsidRDefault="00020099" w:rsidP="00275DDE">
            <w:pPr>
              <w:spacing w:line="360" w:lineRule="auto"/>
              <w:rPr>
                <w:rFonts w:ascii="Times New Roman" w:eastAsia="Times New Roman" w:hAnsi="Times New Roman" w:cs="Times New Roman"/>
                <w:sz w:val="24"/>
                <w:szCs w:val="24"/>
              </w:rPr>
            </w:pPr>
          </w:p>
          <w:p w14:paraId="3A2924CE" w14:textId="35AB21C2" w:rsidR="00020099" w:rsidRPr="00275DDE" w:rsidRDefault="00FC288F" w:rsidP="00275DDE">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r.</w:t>
            </w:r>
            <w:proofErr w:type="spellEnd"/>
            <w:r w:rsidR="00EA6F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EA6F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va Kumar</w:t>
            </w:r>
          </w:p>
        </w:tc>
        <w:tc>
          <w:tcPr>
            <w:tcW w:w="3067" w:type="dxa"/>
          </w:tcPr>
          <w:p w14:paraId="5775BF56" w14:textId="77777777" w:rsidR="00020099" w:rsidRPr="00275DDE" w:rsidRDefault="00020099" w:rsidP="00275DDE">
            <w:pPr>
              <w:spacing w:line="360" w:lineRule="auto"/>
              <w:jc w:val="both"/>
              <w:rPr>
                <w:rFonts w:ascii="Times New Roman" w:eastAsia="Times New Roman" w:hAnsi="Times New Roman" w:cs="Times New Roman"/>
                <w:sz w:val="24"/>
                <w:szCs w:val="24"/>
              </w:rPr>
            </w:pPr>
          </w:p>
          <w:p w14:paraId="5B3A318A"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noProof/>
                <w:sz w:val="24"/>
                <w:szCs w:val="24"/>
              </w:rPr>
              <w:drawing>
                <wp:inline distT="0" distB="0" distL="0" distR="0" wp14:anchorId="3784D087" wp14:editId="7D4091B2">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1"/>
                          <a:stretch>
                            <a:fillRect/>
                          </a:stretch>
                        </pic:blipFill>
                        <pic:spPr>
                          <a:xfrm>
                            <a:off x="0" y="0"/>
                            <a:ext cx="1735820" cy="561335"/>
                          </a:xfrm>
                          <a:prstGeom prst="rect">
                            <a:avLst/>
                          </a:prstGeom>
                        </pic:spPr>
                      </pic:pic>
                    </a:graphicData>
                  </a:graphic>
                </wp:inline>
              </w:drawing>
            </w:r>
          </w:p>
        </w:tc>
        <w:tc>
          <w:tcPr>
            <w:tcW w:w="2829" w:type="dxa"/>
          </w:tcPr>
          <w:p w14:paraId="628B592B"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hAnsi="Times New Roman" w:cs="Times New Roman"/>
                <w:noProof/>
                <w:sz w:val="24"/>
                <w:szCs w:val="24"/>
              </w:rPr>
              <w:drawing>
                <wp:inline distT="0" distB="0" distL="0" distR="0" wp14:anchorId="312264E2" wp14:editId="0F84F87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16E89EE4" w14:textId="77777777" w:rsidR="00020099" w:rsidRPr="00275DDE" w:rsidRDefault="00020099" w:rsidP="00275DDE">
            <w:pPr>
              <w:spacing w:line="360" w:lineRule="auto"/>
              <w:jc w:val="both"/>
              <w:rPr>
                <w:rFonts w:ascii="Times New Roman" w:eastAsia="Times New Roman" w:hAnsi="Times New Roman" w:cs="Times New Roman"/>
                <w:sz w:val="24"/>
                <w:szCs w:val="24"/>
              </w:rPr>
            </w:pPr>
            <w:proofErr w:type="spellStart"/>
            <w:r w:rsidRPr="00275DDE">
              <w:rPr>
                <w:rFonts w:ascii="Times New Roman" w:eastAsia="Times New Roman" w:hAnsi="Times New Roman" w:cs="Times New Roman"/>
                <w:sz w:val="24"/>
                <w:szCs w:val="24"/>
              </w:rPr>
              <w:t>Dr.K.V</w:t>
            </w:r>
            <w:proofErr w:type="spellEnd"/>
            <w:r w:rsidRPr="00275DDE">
              <w:rPr>
                <w:rFonts w:ascii="Times New Roman" w:eastAsia="Times New Roman" w:hAnsi="Times New Roman" w:cs="Times New Roman"/>
                <w:sz w:val="24"/>
                <w:szCs w:val="24"/>
              </w:rPr>
              <w:t>. Krishna Kishore</w:t>
            </w:r>
          </w:p>
        </w:tc>
      </w:tr>
      <w:tr w:rsidR="00020099" w:rsidRPr="00275DDE" w14:paraId="7E5FAD35" w14:textId="77777777" w:rsidTr="00020099">
        <w:tc>
          <w:tcPr>
            <w:tcW w:w="3130" w:type="dxa"/>
          </w:tcPr>
          <w:p w14:paraId="0B34F7D2" w14:textId="6CC7DC5D"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Associate</w:t>
            </w:r>
            <w:r w:rsidR="00FC288F">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Professor, CSE</w:t>
            </w:r>
          </w:p>
        </w:tc>
        <w:tc>
          <w:tcPr>
            <w:tcW w:w="3067" w:type="dxa"/>
          </w:tcPr>
          <w:p w14:paraId="0A13F9A6"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            </w:t>
            </w:r>
            <w:proofErr w:type="gramStart"/>
            <w:r w:rsidRPr="00275DDE">
              <w:rPr>
                <w:rFonts w:ascii="Times New Roman" w:eastAsia="Times New Roman" w:hAnsi="Times New Roman" w:cs="Times New Roman"/>
                <w:sz w:val="24"/>
                <w:szCs w:val="24"/>
              </w:rPr>
              <w:t>HOD,CSE</w:t>
            </w:r>
            <w:proofErr w:type="gramEnd"/>
          </w:p>
        </w:tc>
        <w:tc>
          <w:tcPr>
            <w:tcW w:w="2829" w:type="dxa"/>
          </w:tcPr>
          <w:p w14:paraId="3B5D1E49"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         Dean, </w:t>
            </w:r>
            <w:proofErr w:type="spellStart"/>
            <w:r w:rsidRPr="00275DDE">
              <w:rPr>
                <w:rFonts w:ascii="Times New Roman" w:eastAsia="Times New Roman" w:hAnsi="Times New Roman" w:cs="Times New Roman"/>
                <w:sz w:val="24"/>
                <w:szCs w:val="24"/>
              </w:rPr>
              <w:t>SoCI</w:t>
            </w:r>
            <w:proofErr w:type="spellEnd"/>
          </w:p>
        </w:tc>
      </w:tr>
    </w:tbl>
    <w:p w14:paraId="78D11C98"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68368B57"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6B6873B6"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2FC8EE67"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26C0ABCB"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2309A96C" w14:textId="57D96878" w:rsidR="006702E1" w:rsidRPr="00275DDE" w:rsidRDefault="006702E1" w:rsidP="00275DDE">
      <w:pPr>
        <w:spacing w:line="360" w:lineRule="auto"/>
        <w:jc w:val="center"/>
        <w:rPr>
          <w:rFonts w:ascii="Times New Roman" w:eastAsia="Times New Roman" w:hAnsi="Times New Roman" w:cs="Times New Roman"/>
          <w:sz w:val="24"/>
          <w:szCs w:val="24"/>
        </w:rPr>
      </w:pPr>
      <w:r w:rsidRPr="00275DDE">
        <w:rPr>
          <w:rFonts w:ascii="Times New Roman" w:eastAsia="Times New Roman" w:hAnsi="Times New Roman" w:cs="Times New Roman"/>
          <w:noProof/>
          <w:sz w:val="24"/>
          <w:szCs w:val="24"/>
        </w:rPr>
        <w:lastRenderedPageBreak/>
        <w:drawing>
          <wp:inline distT="0" distB="0" distL="0" distR="0" wp14:anchorId="4A89A7FF" wp14:editId="1DFECAC3">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528F7EB1" w14:textId="77777777" w:rsidR="007F3D58" w:rsidRPr="00275DDE" w:rsidRDefault="007F3D58" w:rsidP="00275DDE">
      <w:pPr>
        <w:spacing w:line="360" w:lineRule="auto"/>
        <w:jc w:val="center"/>
        <w:rPr>
          <w:rFonts w:ascii="Times New Roman" w:eastAsia="Times New Roman" w:hAnsi="Times New Roman" w:cs="Times New Roman"/>
          <w:sz w:val="24"/>
          <w:szCs w:val="24"/>
        </w:rPr>
      </w:pPr>
    </w:p>
    <w:p w14:paraId="3B7798E6" w14:textId="77777777" w:rsidR="006702E1" w:rsidRPr="00275DDE" w:rsidRDefault="006702E1" w:rsidP="00275DDE">
      <w:pPr>
        <w:spacing w:line="360" w:lineRule="auto"/>
        <w:jc w:val="center"/>
        <w:rPr>
          <w:rFonts w:ascii="Times New Roman" w:hAnsi="Times New Roman" w:cs="Times New Roman"/>
          <w:sz w:val="24"/>
          <w:szCs w:val="24"/>
        </w:rPr>
      </w:pPr>
    </w:p>
    <w:p w14:paraId="3354F394" w14:textId="77777777" w:rsidR="007F3D58" w:rsidRPr="00275DDE" w:rsidRDefault="007F3D58" w:rsidP="00275DDE">
      <w:pPr>
        <w:spacing w:after="240"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DECLARATION</w:t>
      </w:r>
    </w:p>
    <w:p w14:paraId="15AE53E0" w14:textId="4CE96F3E" w:rsidR="007F3D58" w:rsidRPr="004D1AB1" w:rsidRDefault="007F3D58" w:rsidP="00275DDE">
      <w:pPr>
        <w:spacing w:line="360" w:lineRule="auto"/>
        <w:jc w:val="both"/>
        <w:rPr>
          <w:rFonts w:ascii="Times New Roman" w:eastAsia="Times New Roman" w:hAnsi="Times New Roman" w:cs="Times New Roman"/>
          <w:sz w:val="24"/>
          <w:szCs w:val="24"/>
        </w:rPr>
      </w:pPr>
      <w:r w:rsidRPr="004D1AB1">
        <w:rPr>
          <w:rFonts w:ascii="Times New Roman" w:eastAsia="Times New Roman" w:hAnsi="Times New Roman" w:cs="Times New Roman"/>
          <w:sz w:val="24"/>
          <w:szCs w:val="24"/>
        </w:rPr>
        <w:t>We hereby declare that the Field Project entitled “</w:t>
      </w:r>
      <w:r w:rsidRPr="004D1AB1">
        <w:rPr>
          <w:rFonts w:ascii="Times New Roman" w:eastAsia="Times New Roman" w:hAnsi="Times New Roman" w:cs="Times New Roman"/>
          <w:b/>
          <w:bCs/>
          <w:sz w:val="24"/>
          <w:szCs w:val="24"/>
        </w:rPr>
        <w:t>Sentiment analysis of Amazon reviews using machine learning techniques</w:t>
      </w:r>
      <w:r w:rsidRPr="004D1AB1">
        <w:rPr>
          <w:rFonts w:ascii="Times New Roman" w:eastAsia="Times New Roman" w:hAnsi="Times New Roman" w:cs="Times New Roman"/>
          <w:sz w:val="24"/>
          <w:szCs w:val="24"/>
        </w:rPr>
        <w:t xml:space="preserve">” is being submitted by </w:t>
      </w:r>
      <w:r w:rsidR="00CF69B0" w:rsidRPr="004D1AB1">
        <w:rPr>
          <w:rFonts w:ascii="Times New Roman" w:eastAsia="Times New Roman" w:hAnsi="Times New Roman" w:cs="Times New Roman"/>
          <w:sz w:val="24"/>
          <w:szCs w:val="24"/>
        </w:rPr>
        <w:t>221FA04159(V. Leeladhar),221FA04267(</w:t>
      </w:r>
      <w:r w:rsidR="002C21D5" w:rsidRPr="004D1AB1">
        <w:rPr>
          <w:rFonts w:ascii="Times New Roman" w:eastAsia="Times New Roman" w:hAnsi="Times New Roman" w:cs="Times New Roman"/>
          <w:sz w:val="24"/>
          <w:szCs w:val="24"/>
        </w:rPr>
        <w:t xml:space="preserve">O. Vasavi </w:t>
      </w:r>
      <w:r w:rsidR="00CF69B0" w:rsidRPr="004D1AB1">
        <w:rPr>
          <w:rFonts w:ascii="Times New Roman" w:eastAsia="Times New Roman" w:hAnsi="Times New Roman" w:cs="Times New Roman"/>
          <w:sz w:val="24"/>
          <w:szCs w:val="24"/>
        </w:rPr>
        <w:t>Mounika),221FA04339(G. Radhika), 221FA04424(B. Harshith)</w:t>
      </w:r>
      <w:r w:rsidRPr="004D1AB1">
        <w:rPr>
          <w:rFonts w:ascii="Times New Roman" w:eastAsia="Times New Roman" w:hAnsi="Times New Roman" w:cs="Times New Roman"/>
          <w:sz w:val="24"/>
          <w:szCs w:val="24"/>
        </w:rPr>
        <w:t xml:space="preserve"> in partial fulfilment of </w:t>
      </w:r>
      <w:r w:rsidR="008F7CF5" w:rsidRPr="004D1AB1">
        <w:rPr>
          <w:rFonts w:ascii="Times New Roman" w:eastAsia="Times New Roman" w:hAnsi="Times New Roman" w:cs="Times New Roman"/>
          <w:sz w:val="24"/>
          <w:szCs w:val="24"/>
        </w:rPr>
        <w:t>Inter Departmental</w:t>
      </w:r>
      <w:r w:rsidRPr="004D1AB1">
        <w:rPr>
          <w:rFonts w:ascii="Times New Roman" w:eastAsia="Times New Roman" w:hAnsi="Times New Roman" w:cs="Times New Roman"/>
          <w:sz w:val="24"/>
          <w:szCs w:val="24"/>
        </w:rPr>
        <w:t xml:space="preserve"> Project course work. This is our original work, and this project has not formed the basis for the award of any degree. We have worked under the supervision of </w:t>
      </w:r>
      <w:proofErr w:type="spellStart"/>
      <w:r w:rsidRPr="004D1AB1">
        <w:rPr>
          <w:rFonts w:ascii="Times New Roman" w:eastAsia="Times New Roman" w:hAnsi="Times New Roman" w:cs="Times New Roman"/>
          <w:sz w:val="24"/>
          <w:szCs w:val="24"/>
        </w:rPr>
        <w:t>Dr.</w:t>
      </w:r>
      <w:proofErr w:type="spellEnd"/>
      <w:r w:rsidR="008F7CF5" w:rsidRPr="004D1AB1">
        <w:rPr>
          <w:rFonts w:ascii="Times New Roman" w:eastAsia="Times New Roman" w:hAnsi="Times New Roman" w:cs="Times New Roman"/>
          <w:sz w:val="24"/>
          <w:szCs w:val="24"/>
        </w:rPr>
        <w:t xml:space="preserve"> S. </w:t>
      </w:r>
      <w:r w:rsidRPr="004D1AB1">
        <w:rPr>
          <w:rFonts w:ascii="Times New Roman" w:eastAsia="Times New Roman" w:hAnsi="Times New Roman" w:cs="Times New Roman"/>
          <w:sz w:val="24"/>
          <w:szCs w:val="24"/>
        </w:rPr>
        <w:t xml:space="preserve">DEVA KUMAR, </w:t>
      </w:r>
      <w:r w:rsidR="00FC288F" w:rsidRPr="004D1AB1">
        <w:rPr>
          <w:rFonts w:ascii="Times New Roman" w:eastAsia="Times New Roman" w:hAnsi="Times New Roman" w:cs="Times New Roman"/>
          <w:sz w:val="24"/>
          <w:szCs w:val="24"/>
        </w:rPr>
        <w:t xml:space="preserve">Associate </w:t>
      </w:r>
      <w:r w:rsidRPr="004D1AB1">
        <w:rPr>
          <w:rFonts w:ascii="Times New Roman" w:eastAsia="Times New Roman" w:hAnsi="Times New Roman" w:cs="Times New Roman"/>
          <w:sz w:val="24"/>
          <w:szCs w:val="24"/>
        </w:rPr>
        <w:t>Professor, Department of CSE.</w:t>
      </w:r>
    </w:p>
    <w:p w14:paraId="179D4A3E" w14:textId="77777777" w:rsidR="007F3D58" w:rsidRPr="00275DDE" w:rsidRDefault="007F3D58" w:rsidP="00275DDE">
      <w:pPr>
        <w:spacing w:after="240" w:line="360" w:lineRule="auto"/>
        <w:jc w:val="center"/>
        <w:rPr>
          <w:rFonts w:ascii="Times New Roman" w:eastAsia="Times New Roman" w:hAnsi="Times New Roman" w:cs="Times New Roman"/>
          <w:sz w:val="24"/>
          <w:szCs w:val="24"/>
        </w:rPr>
      </w:pPr>
    </w:p>
    <w:p w14:paraId="5B9C4791" w14:textId="77777777" w:rsidR="007F3D58" w:rsidRPr="00275DDE" w:rsidRDefault="007F3D58" w:rsidP="00275DDE">
      <w:pPr>
        <w:spacing w:line="360" w:lineRule="auto"/>
        <w:jc w:val="center"/>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      By</w:t>
      </w:r>
    </w:p>
    <w:p w14:paraId="15727CF7" w14:textId="0FA6D8FD" w:rsidR="007F3D58" w:rsidRPr="00275DDE" w:rsidRDefault="007F3D58" w:rsidP="00275DDE">
      <w:pPr>
        <w:spacing w:line="360" w:lineRule="auto"/>
        <w:ind w:left="3600" w:right="27" w:firstLine="720"/>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221FA04</w:t>
      </w:r>
      <w:r w:rsidR="008F7CF5" w:rsidRPr="00275DDE">
        <w:rPr>
          <w:rFonts w:ascii="Times New Roman" w:eastAsia="Times New Roman" w:hAnsi="Times New Roman" w:cs="Times New Roman"/>
          <w:b/>
          <w:bCs/>
          <w:sz w:val="24"/>
          <w:szCs w:val="24"/>
        </w:rPr>
        <w:t>159</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V. Leeladhar</w:t>
      </w:r>
      <w:r w:rsidRPr="00275DDE">
        <w:rPr>
          <w:rFonts w:ascii="Times New Roman" w:eastAsia="Times New Roman" w:hAnsi="Times New Roman" w:cs="Times New Roman"/>
          <w:b/>
          <w:bCs/>
          <w:sz w:val="24"/>
          <w:szCs w:val="24"/>
        </w:rPr>
        <w:t xml:space="preserve">), </w:t>
      </w:r>
    </w:p>
    <w:p w14:paraId="6430C9CC" w14:textId="514A6FF3" w:rsidR="007F3D58" w:rsidRPr="00275DDE" w:rsidRDefault="007F3D58" w:rsidP="00275DDE">
      <w:pPr>
        <w:spacing w:line="360" w:lineRule="auto"/>
        <w:ind w:left="3600" w:right="27" w:firstLine="720"/>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221FA04</w:t>
      </w:r>
      <w:r w:rsidR="008F7CF5" w:rsidRPr="00275DDE">
        <w:rPr>
          <w:rFonts w:ascii="Times New Roman" w:eastAsia="Times New Roman" w:hAnsi="Times New Roman" w:cs="Times New Roman"/>
          <w:b/>
          <w:bCs/>
          <w:sz w:val="24"/>
          <w:szCs w:val="24"/>
        </w:rPr>
        <w:t>267</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O. Vasavi Mounika</w:t>
      </w:r>
      <w:r w:rsidRPr="00275DDE">
        <w:rPr>
          <w:rFonts w:ascii="Times New Roman" w:eastAsia="Times New Roman" w:hAnsi="Times New Roman" w:cs="Times New Roman"/>
          <w:b/>
          <w:bCs/>
          <w:sz w:val="24"/>
          <w:szCs w:val="24"/>
        </w:rPr>
        <w:t>),</w:t>
      </w:r>
    </w:p>
    <w:p w14:paraId="7F251292" w14:textId="52EC1AB8" w:rsidR="006702E1" w:rsidRPr="00275DDE" w:rsidRDefault="007F3D58" w:rsidP="00275DDE">
      <w:pPr>
        <w:spacing w:line="360" w:lineRule="auto"/>
        <w:jc w:val="center"/>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 xml:space="preserve">                                    221FA043</w:t>
      </w:r>
      <w:r w:rsidR="008F7CF5" w:rsidRPr="00275DDE">
        <w:rPr>
          <w:rFonts w:ascii="Times New Roman" w:eastAsia="Times New Roman" w:hAnsi="Times New Roman" w:cs="Times New Roman"/>
          <w:b/>
          <w:bCs/>
          <w:sz w:val="24"/>
          <w:szCs w:val="24"/>
        </w:rPr>
        <w:t>39</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G. Radhika</w:t>
      </w:r>
      <w:r w:rsidRPr="00275DDE">
        <w:rPr>
          <w:rFonts w:ascii="Times New Roman" w:eastAsia="Times New Roman" w:hAnsi="Times New Roman" w:cs="Times New Roman"/>
          <w:b/>
          <w:bCs/>
          <w:sz w:val="24"/>
          <w:szCs w:val="24"/>
        </w:rPr>
        <w:t>),</w:t>
      </w:r>
    </w:p>
    <w:p w14:paraId="00D0A2AD" w14:textId="029CC5D1" w:rsidR="007F3D58" w:rsidRPr="00275DDE" w:rsidRDefault="007F3D58" w:rsidP="00275DDE">
      <w:pPr>
        <w:spacing w:line="360" w:lineRule="auto"/>
        <w:jc w:val="center"/>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 xml:space="preserve">                                  221FA04</w:t>
      </w:r>
      <w:r w:rsidR="008F7CF5" w:rsidRPr="00275DDE">
        <w:rPr>
          <w:rFonts w:ascii="Times New Roman" w:eastAsia="Times New Roman" w:hAnsi="Times New Roman" w:cs="Times New Roman"/>
          <w:b/>
          <w:bCs/>
          <w:sz w:val="24"/>
          <w:szCs w:val="24"/>
        </w:rPr>
        <w:t>424</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B. Harshith</w:t>
      </w:r>
      <w:r w:rsidRPr="00275DDE">
        <w:rPr>
          <w:rFonts w:ascii="Times New Roman" w:eastAsia="Times New Roman" w:hAnsi="Times New Roman" w:cs="Times New Roman"/>
          <w:b/>
          <w:bCs/>
          <w:sz w:val="24"/>
          <w:szCs w:val="24"/>
        </w:rPr>
        <w:t xml:space="preserve">) </w:t>
      </w:r>
    </w:p>
    <w:p w14:paraId="3B7608E8" w14:textId="77777777" w:rsidR="007F3D58" w:rsidRPr="00275DDE" w:rsidRDefault="007F3D58" w:rsidP="00275DDE">
      <w:pPr>
        <w:spacing w:line="360" w:lineRule="auto"/>
        <w:jc w:val="center"/>
        <w:rPr>
          <w:rFonts w:ascii="Times New Roman" w:eastAsia="Times New Roman" w:hAnsi="Times New Roman" w:cs="Times New Roman"/>
          <w:b/>
          <w:bCs/>
          <w:sz w:val="24"/>
          <w:szCs w:val="24"/>
        </w:rPr>
      </w:pPr>
    </w:p>
    <w:p w14:paraId="573B3262" w14:textId="77777777" w:rsidR="007F3D58" w:rsidRPr="00275DDE" w:rsidRDefault="007F3D58" w:rsidP="00275DDE">
      <w:pPr>
        <w:spacing w:line="360" w:lineRule="auto"/>
        <w:jc w:val="center"/>
        <w:rPr>
          <w:rFonts w:ascii="Times New Roman" w:eastAsia="Times New Roman" w:hAnsi="Times New Roman" w:cs="Times New Roman"/>
          <w:b/>
          <w:bCs/>
          <w:sz w:val="24"/>
          <w:szCs w:val="24"/>
        </w:rPr>
      </w:pPr>
    </w:p>
    <w:p w14:paraId="0AC47D1F" w14:textId="77777777" w:rsidR="007F3D58" w:rsidRPr="00275DDE" w:rsidRDefault="007F3D58" w:rsidP="00275DDE">
      <w:pPr>
        <w:spacing w:line="360" w:lineRule="auto"/>
        <w:jc w:val="center"/>
        <w:rPr>
          <w:rFonts w:ascii="Times New Roman" w:eastAsia="Times New Roman" w:hAnsi="Times New Roman" w:cs="Times New Roman"/>
          <w:b/>
          <w:bCs/>
          <w:sz w:val="24"/>
          <w:szCs w:val="24"/>
        </w:rPr>
      </w:pPr>
    </w:p>
    <w:p w14:paraId="2F00C8A2" w14:textId="25EF85B5" w:rsidR="007F3D58" w:rsidRPr="00275DDE" w:rsidRDefault="007F3D58" w:rsidP="00275DDE">
      <w:pPr>
        <w:spacing w:line="360" w:lineRule="auto"/>
        <w:ind w:right="27"/>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Date: 15-10-2024</w:t>
      </w:r>
    </w:p>
    <w:p w14:paraId="3BE6142F"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333E869D"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3DC42C60"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235E4550"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61574FA5" w14:textId="77777777" w:rsidR="007F3D58" w:rsidRPr="00275DDE" w:rsidRDefault="007F3D58" w:rsidP="00275DDE">
      <w:pPr>
        <w:pStyle w:val="Heading2"/>
        <w:spacing w:line="360" w:lineRule="auto"/>
        <w:ind w:right="21"/>
        <w:rPr>
          <w:rFonts w:ascii="Times New Roman" w:hAnsi="Times New Roman" w:cs="Times New Roman"/>
          <w:b/>
          <w:bCs/>
          <w:i w:val="0"/>
          <w:iCs/>
          <w:sz w:val="24"/>
          <w:szCs w:val="24"/>
        </w:rPr>
      </w:pPr>
      <w:r w:rsidRPr="00275DDE">
        <w:rPr>
          <w:rFonts w:ascii="Times New Roman" w:hAnsi="Times New Roman" w:cs="Times New Roman"/>
          <w:b/>
          <w:bCs/>
          <w:i w:val="0"/>
          <w:iCs/>
          <w:spacing w:val="-2"/>
          <w:sz w:val="24"/>
          <w:szCs w:val="24"/>
        </w:rPr>
        <w:lastRenderedPageBreak/>
        <w:t>ABSTRACT</w:t>
      </w:r>
    </w:p>
    <w:p w14:paraId="78A4207B"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39501542" w14:textId="77777777" w:rsidR="00DB7F3D" w:rsidRPr="00275DDE" w:rsidRDefault="00DB7F3D" w:rsidP="003644C9">
      <w:pPr>
        <w:spacing w:line="360" w:lineRule="auto"/>
        <w:ind w:right="27"/>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In the evolving landscape of digital communication, emojis play a critical role in enriching text-based conversations, offering insights into user sentiment, context, and demographics. This study aims to explore the patterns of emoji usage across platforms, focusing on user age, gender, and sentiment analysis. Utilizing a dataset comprising emoji usage, platform, and demographic information, we applied several data visualization techniques to understand the distribution of emoji usage across user categories. To deepen our analysis, we employed label encoding for categorical variables, followed by sentiment analysis using the </w:t>
      </w:r>
      <w:proofErr w:type="spellStart"/>
      <w:r w:rsidRPr="00275DDE">
        <w:rPr>
          <w:rFonts w:ascii="Times New Roman" w:eastAsia="Times New Roman" w:hAnsi="Times New Roman" w:cs="Times New Roman"/>
          <w:sz w:val="24"/>
          <w:szCs w:val="24"/>
        </w:rPr>
        <w:t>TextBlob</w:t>
      </w:r>
      <w:proofErr w:type="spellEnd"/>
      <w:r w:rsidRPr="00275DDE">
        <w:rPr>
          <w:rFonts w:ascii="Times New Roman" w:eastAsia="Times New Roman" w:hAnsi="Times New Roman" w:cs="Times New Roman"/>
          <w:sz w:val="24"/>
          <w:szCs w:val="24"/>
        </w:rPr>
        <w:t xml:space="preserve"> library. A multi-class classification neural network was then developed to predict the context of emoji usage, incorporating early stopping for improved model performance. Our results demonstrate clear demographic trends in emoji usage and reveal sentiment variations based on the context and platform. Additionally, outlier detection techniques identified inconsistencies between emoji sentiment and expected emotional responses. The model achieved a satisfactory accuracy level in predicting user context, as evidenced by performance metrics. This work contributes to the understanding of the intersection between digital communication, sentiment, and user demographics, with applications in social media analytics and marketing.</w:t>
      </w:r>
    </w:p>
    <w:p w14:paraId="07E87244" w14:textId="176372F7" w:rsidR="0056522F" w:rsidRPr="00275DDE" w:rsidRDefault="00DB7F3D" w:rsidP="003644C9">
      <w:pPr>
        <w:spacing w:line="360" w:lineRule="auto"/>
        <w:ind w:right="27"/>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Keywords— Emoji analysis, sentiment analysis, neural networks, demographic analysis,</w:t>
      </w:r>
      <w:r w:rsidRPr="00275DDE">
        <w:rPr>
          <w:rFonts w:ascii="Times New Roman" w:hAnsi="Times New Roman" w:cs="Times New Roman"/>
          <w:sz w:val="24"/>
          <w:szCs w:val="24"/>
        </w:rPr>
        <w:t xml:space="preserve"> </w:t>
      </w:r>
      <w:proofErr w:type="spellStart"/>
      <w:r w:rsidRPr="00275DDE">
        <w:rPr>
          <w:rFonts w:ascii="Times New Roman" w:eastAsia="Times New Roman" w:hAnsi="Times New Roman" w:cs="Times New Roman"/>
          <w:sz w:val="24"/>
          <w:szCs w:val="24"/>
        </w:rPr>
        <w:t>TextBlob</w:t>
      </w:r>
      <w:proofErr w:type="spellEnd"/>
      <w:r w:rsidRPr="00275DDE">
        <w:rPr>
          <w:rFonts w:ascii="Times New Roman" w:eastAsia="Times New Roman" w:hAnsi="Times New Roman" w:cs="Times New Roman"/>
          <w:sz w:val="24"/>
          <w:szCs w:val="24"/>
        </w:rPr>
        <w:t>, Multi-Class Classification.</w:t>
      </w:r>
    </w:p>
    <w:p w14:paraId="36C5B972"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6757EDE3"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55AA083E"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7ED1D2D9"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6625D21E"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2066B6A6" w14:textId="77777777" w:rsidR="008705C0" w:rsidRPr="00275DDE" w:rsidRDefault="008705C0" w:rsidP="00275DDE">
      <w:pPr>
        <w:spacing w:before="78" w:line="360" w:lineRule="auto"/>
        <w:ind w:right="15"/>
        <w:rPr>
          <w:rFonts w:ascii="Times New Roman" w:eastAsia="Times New Roman" w:hAnsi="Times New Roman" w:cs="Times New Roman"/>
          <w:sz w:val="24"/>
          <w:szCs w:val="24"/>
        </w:rPr>
      </w:pPr>
    </w:p>
    <w:p w14:paraId="5D674E86" w14:textId="77777777" w:rsidR="00020099" w:rsidRPr="00275DDE" w:rsidRDefault="00020099" w:rsidP="00275DDE">
      <w:pPr>
        <w:spacing w:before="78" w:line="360" w:lineRule="auto"/>
        <w:ind w:right="15"/>
        <w:jc w:val="center"/>
        <w:rPr>
          <w:rFonts w:ascii="Times New Roman" w:hAnsi="Times New Roman" w:cs="Times New Roman"/>
          <w:b/>
          <w:sz w:val="24"/>
          <w:szCs w:val="24"/>
        </w:rPr>
      </w:pPr>
    </w:p>
    <w:p w14:paraId="27092963" w14:textId="77777777" w:rsidR="00020099" w:rsidRPr="00275DDE" w:rsidRDefault="00020099" w:rsidP="00275DDE">
      <w:pPr>
        <w:spacing w:before="78" w:line="360" w:lineRule="auto"/>
        <w:ind w:right="15"/>
        <w:jc w:val="center"/>
        <w:rPr>
          <w:rFonts w:ascii="Times New Roman" w:hAnsi="Times New Roman" w:cs="Times New Roman"/>
          <w:b/>
          <w:sz w:val="24"/>
          <w:szCs w:val="24"/>
        </w:rPr>
      </w:pPr>
    </w:p>
    <w:p w14:paraId="478738B1" w14:textId="77777777" w:rsidR="005A23D7" w:rsidRDefault="005A23D7" w:rsidP="00275DDE">
      <w:pPr>
        <w:spacing w:before="78" w:line="360" w:lineRule="auto"/>
        <w:ind w:right="15"/>
        <w:jc w:val="center"/>
        <w:rPr>
          <w:rFonts w:ascii="Times New Roman" w:hAnsi="Times New Roman" w:cs="Times New Roman"/>
          <w:b/>
          <w:sz w:val="24"/>
          <w:szCs w:val="24"/>
        </w:rPr>
      </w:pPr>
    </w:p>
    <w:p w14:paraId="70DC7FB7" w14:textId="77777777" w:rsidR="003644C9" w:rsidRPr="00275DDE" w:rsidRDefault="003644C9" w:rsidP="00275DDE">
      <w:pPr>
        <w:spacing w:before="78" w:line="360" w:lineRule="auto"/>
        <w:ind w:right="15"/>
        <w:jc w:val="center"/>
        <w:rPr>
          <w:rFonts w:ascii="Times New Roman" w:hAnsi="Times New Roman" w:cs="Times New Roman"/>
          <w:b/>
          <w:sz w:val="24"/>
          <w:szCs w:val="24"/>
        </w:rPr>
      </w:pPr>
    </w:p>
    <w:p w14:paraId="0C41D827" w14:textId="2F6B6ED2" w:rsidR="007F3D58" w:rsidRPr="00275DDE" w:rsidRDefault="0056522F" w:rsidP="00275DDE">
      <w:pPr>
        <w:spacing w:before="78" w:line="360" w:lineRule="auto"/>
        <w:ind w:right="15"/>
        <w:jc w:val="center"/>
        <w:rPr>
          <w:rFonts w:ascii="Times New Roman" w:hAnsi="Times New Roman" w:cs="Times New Roman"/>
          <w:b/>
          <w:sz w:val="24"/>
          <w:szCs w:val="24"/>
        </w:rPr>
      </w:pPr>
      <w:r w:rsidRPr="00275DDE">
        <w:rPr>
          <w:rFonts w:ascii="Times New Roman" w:hAnsi="Times New Roman" w:cs="Times New Roman"/>
          <w:b/>
          <w:sz w:val="24"/>
          <w:szCs w:val="24"/>
        </w:rPr>
        <w:lastRenderedPageBreak/>
        <w:t>TABLE</w:t>
      </w:r>
      <w:r w:rsidRPr="00275DDE">
        <w:rPr>
          <w:rFonts w:ascii="Times New Roman" w:hAnsi="Times New Roman" w:cs="Times New Roman"/>
          <w:b/>
          <w:spacing w:val="-8"/>
          <w:sz w:val="24"/>
          <w:szCs w:val="24"/>
        </w:rPr>
        <w:t xml:space="preserve"> </w:t>
      </w:r>
      <w:r w:rsidRPr="00275DDE">
        <w:rPr>
          <w:rFonts w:ascii="Times New Roman" w:hAnsi="Times New Roman" w:cs="Times New Roman"/>
          <w:b/>
          <w:sz w:val="24"/>
          <w:szCs w:val="24"/>
        </w:rPr>
        <w:t>OF</w:t>
      </w:r>
      <w:r w:rsidRPr="00275DDE">
        <w:rPr>
          <w:rFonts w:ascii="Times New Roman" w:hAnsi="Times New Roman" w:cs="Times New Roman"/>
          <w:b/>
          <w:spacing w:val="-5"/>
          <w:sz w:val="24"/>
          <w:szCs w:val="24"/>
        </w:rPr>
        <w:t xml:space="preserve"> </w:t>
      </w:r>
      <w:r w:rsidRPr="00275DDE">
        <w:rPr>
          <w:rFonts w:ascii="Times New Roman" w:hAnsi="Times New Roman" w:cs="Times New Roman"/>
          <w:b/>
          <w:spacing w:val="-2"/>
          <w:sz w:val="24"/>
          <w:szCs w:val="24"/>
        </w:rPr>
        <w:t>CONTENTS</w:t>
      </w:r>
    </w:p>
    <w:p w14:paraId="0DE79E15" w14:textId="60DA9DCF" w:rsidR="005A23D7" w:rsidRPr="00275DDE" w:rsidRDefault="008705C0"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Introduction</w:t>
      </w:r>
      <w:r w:rsidR="005A23D7" w:rsidRPr="00275DDE">
        <w:rPr>
          <w:rFonts w:ascii="Times New Roman" w:hAnsi="Times New Roman" w:cs="Times New Roman"/>
          <w:b/>
          <w:bCs/>
          <w:sz w:val="24"/>
          <w:szCs w:val="24"/>
        </w:rPr>
        <w:t xml:space="preserve"> </w:t>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5A23D7" w:rsidRPr="00275DDE">
        <w:rPr>
          <w:rFonts w:ascii="Times New Roman" w:hAnsi="Times New Roman" w:cs="Times New Roman"/>
          <w:sz w:val="24"/>
          <w:szCs w:val="24"/>
        </w:rPr>
        <w:br/>
        <w:t>1.1 Overview of Emoji Usage in Digital Communication</w:t>
      </w:r>
      <w:r w:rsidR="00532F26">
        <w:rPr>
          <w:rFonts w:ascii="Times New Roman" w:hAnsi="Times New Roman" w:cs="Times New Roman"/>
          <w:sz w:val="24"/>
          <w:szCs w:val="24"/>
        </w:rPr>
        <w:tab/>
      </w:r>
      <w:r w:rsidR="00532F26">
        <w:rPr>
          <w:rFonts w:ascii="Times New Roman" w:hAnsi="Times New Roman" w:cs="Times New Roman"/>
          <w:sz w:val="24"/>
          <w:szCs w:val="24"/>
        </w:rPr>
        <w:tab/>
      </w:r>
      <w:r w:rsidR="00532F26">
        <w:rPr>
          <w:rFonts w:ascii="Times New Roman" w:hAnsi="Times New Roman" w:cs="Times New Roman"/>
          <w:sz w:val="24"/>
          <w:szCs w:val="24"/>
        </w:rPr>
        <w:tab/>
        <w:t>2</w:t>
      </w:r>
      <w:r w:rsidR="005A23D7" w:rsidRPr="00275DDE">
        <w:rPr>
          <w:rFonts w:ascii="Times New Roman" w:hAnsi="Times New Roman" w:cs="Times New Roman"/>
          <w:sz w:val="24"/>
          <w:szCs w:val="24"/>
        </w:rPr>
        <w:br/>
        <w:t>1.2 Importance of Sentiment Analysis in Virtual Interaction</w:t>
      </w:r>
      <w:r w:rsidR="00BC21D3">
        <w:rPr>
          <w:rFonts w:ascii="Times New Roman" w:hAnsi="Times New Roman" w:cs="Times New Roman"/>
          <w:sz w:val="24"/>
          <w:szCs w:val="24"/>
        </w:rPr>
        <w:tab/>
      </w:r>
      <w:r w:rsidR="00BC21D3">
        <w:rPr>
          <w:rFonts w:ascii="Times New Roman" w:hAnsi="Times New Roman" w:cs="Times New Roman"/>
          <w:sz w:val="24"/>
          <w:szCs w:val="24"/>
        </w:rPr>
        <w:tab/>
      </w:r>
      <w:r w:rsidR="00BC21D3">
        <w:rPr>
          <w:rFonts w:ascii="Times New Roman" w:hAnsi="Times New Roman" w:cs="Times New Roman"/>
          <w:sz w:val="24"/>
          <w:szCs w:val="24"/>
        </w:rPr>
        <w:tab/>
      </w:r>
      <w:r w:rsidR="00532F26">
        <w:rPr>
          <w:rFonts w:ascii="Times New Roman" w:hAnsi="Times New Roman" w:cs="Times New Roman"/>
          <w:sz w:val="24"/>
          <w:szCs w:val="24"/>
        </w:rPr>
        <w:t>2</w:t>
      </w:r>
      <w:r w:rsidR="00BC21D3">
        <w:rPr>
          <w:rFonts w:ascii="Times New Roman" w:hAnsi="Times New Roman" w:cs="Times New Roman"/>
          <w:sz w:val="24"/>
          <w:szCs w:val="24"/>
        </w:rPr>
        <w:tab/>
      </w:r>
      <w:r w:rsidR="005A23D7" w:rsidRPr="00275DDE">
        <w:rPr>
          <w:rFonts w:ascii="Times New Roman" w:hAnsi="Times New Roman" w:cs="Times New Roman"/>
          <w:sz w:val="24"/>
          <w:szCs w:val="24"/>
        </w:rPr>
        <w:br/>
        <w:t>1.3 Applications of Machine Learning in Emoji-based Sentiment Detection</w:t>
      </w:r>
      <w:r w:rsidR="00532F26">
        <w:rPr>
          <w:rFonts w:ascii="Times New Roman" w:hAnsi="Times New Roman" w:cs="Times New Roman"/>
          <w:sz w:val="24"/>
          <w:szCs w:val="24"/>
        </w:rPr>
        <w:tab/>
        <w:t>2</w:t>
      </w:r>
    </w:p>
    <w:p w14:paraId="09A83644" w14:textId="61D25B30"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Literature Survey</w:t>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Pr="00275DDE">
        <w:rPr>
          <w:rFonts w:ascii="Times New Roman" w:hAnsi="Times New Roman" w:cs="Times New Roman"/>
          <w:sz w:val="24"/>
          <w:szCs w:val="24"/>
        </w:rPr>
        <w:br/>
        <w:t>2.1 Existing Research on Emoji Sentiment Analysis</w:t>
      </w:r>
      <w:r w:rsidR="00532F26">
        <w:rPr>
          <w:rFonts w:ascii="Times New Roman" w:hAnsi="Times New Roman" w:cs="Times New Roman"/>
          <w:sz w:val="24"/>
          <w:szCs w:val="24"/>
        </w:rPr>
        <w:tab/>
      </w:r>
      <w:r w:rsidR="00532F26">
        <w:rPr>
          <w:rFonts w:ascii="Times New Roman" w:hAnsi="Times New Roman" w:cs="Times New Roman"/>
          <w:sz w:val="24"/>
          <w:szCs w:val="24"/>
        </w:rPr>
        <w:tab/>
      </w:r>
      <w:r w:rsidR="00532F26">
        <w:rPr>
          <w:rFonts w:ascii="Times New Roman" w:hAnsi="Times New Roman" w:cs="Times New Roman"/>
          <w:sz w:val="24"/>
          <w:szCs w:val="24"/>
        </w:rPr>
        <w:tab/>
      </w:r>
      <w:r w:rsidR="00532F26">
        <w:rPr>
          <w:rFonts w:ascii="Times New Roman" w:hAnsi="Times New Roman" w:cs="Times New Roman"/>
          <w:sz w:val="24"/>
          <w:szCs w:val="24"/>
        </w:rPr>
        <w:tab/>
      </w:r>
      <w:r w:rsidR="00560436">
        <w:rPr>
          <w:rFonts w:ascii="Times New Roman" w:hAnsi="Times New Roman" w:cs="Times New Roman"/>
          <w:sz w:val="24"/>
          <w:szCs w:val="24"/>
        </w:rPr>
        <w:t>4-6</w:t>
      </w:r>
      <w:r w:rsidRPr="00275DDE">
        <w:rPr>
          <w:rFonts w:ascii="Times New Roman" w:hAnsi="Times New Roman" w:cs="Times New Roman"/>
          <w:sz w:val="24"/>
          <w:szCs w:val="24"/>
        </w:rPr>
        <w:br/>
        <w:t>2.2 Challenges in Classifying Emoji Usage and Sentiment</w:t>
      </w:r>
      <w:r w:rsidR="00C94021">
        <w:rPr>
          <w:rFonts w:ascii="Times New Roman" w:hAnsi="Times New Roman" w:cs="Times New Roman"/>
          <w:sz w:val="24"/>
          <w:szCs w:val="24"/>
        </w:rPr>
        <w:tab/>
      </w:r>
      <w:r w:rsidR="00C94021">
        <w:rPr>
          <w:rFonts w:ascii="Times New Roman" w:hAnsi="Times New Roman" w:cs="Times New Roman"/>
          <w:sz w:val="24"/>
          <w:szCs w:val="24"/>
        </w:rPr>
        <w:tab/>
      </w:r>
      <w:r w:rsidR="00C94021">
        <w:rPr>
          <w:rFonts w:ascii="Times New Roman" w:hAnsi="Times New Roman" w:cs="Times New Roman"/>
          <w:sz w:val="24"/>
          <w:szCs w:val="24"/>
        </w:rPr>
        <w:tab/>
      </w:r>
      <w:r w:rsidR="00560436">
        <w:rPr>
          <w:rFonts w:ascii="Times New Roman" w:hAnsi="Times New Roman" w:cs="Times New Roman"/>
          <w:sz w:val="24"/>
          <w:szCs w:val="24"/>
        </w:rPr>
        <w:t>6</w:t>
      </w:r>
      <w:r w:rsidR="00C94021">
        <w:rPr>
          <w:rFonts w:ascii="Times New Roman" w:hAnsi="Times New Roman" w:cs="Times New Roman"/>
          <w:sz w:val="24"/>
          <w:szCs w:val="24"/>
        </w:rPr>
        <w:tab/>
      </w:r>
      <w:r w:rsidRPr="00275DDE">
        <w:rPr>
          <w:rFonts w:ascii="Times New Roman" w:hAnsi="Times New Roman" w:cs="Times New Roman"/>
          <w:sz w:val="24"/>
          <w:szCs w:val="24"/>
        </w:rPr>
        <w:br/>
        <w:t>2.3 Motivation for Using Neural Networks in Sentiment Analysis</w:t>
      </w:r>
      <w:r w:rsidR="000C4265">
        <w:rPr>
          <w:rFonts w:ascii="Times New Roman" w:hAnsi="Times New Roman" w:cs="Times New Roman"/>
          <w:sz w:val="24"/>
          <w:szCs w:val="24"/>
        </w:rPr>
        <w:tab/>
      </w:r>
      <w:r w:rsidR="000C4265">
        <w:rPr>
          <w:rFonts w:ascii="Times New Roman" w:hAnsi="Times New Roman" w:cs="Times New Roman"/>
          <w:sz w:val="24"/>
          <w:szCs w:val="24"/>
        </w:rPr>
        <w:tab/>
        <w:t>6</w:t>
      </w:r>
    </w:p>
    <w:p w14:paraId="15368FBE" w14:textId="1DBEB1D4"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Methodology</w:t>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Pr="00275DDE">
        <w:rPr>
          <w:rFonts w:ascii="Times New Roman" w:hAnsi="Times New Roman" w:cs="Times New Roman"/>
          <w:sz w:val="24"/>
          <w:szCs w:val="24"/>
        </w:rPr>
        <w:br/>
        <w:t>3.1 Input Dataset and Features</w:t>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t>8</w:t>
      </w:r>
      <w:r w:rsidRPr="00275DDE">
        <w:rPr>
          <w:rFonts w:ascii="Times New Roman" w:hAnsi="Times New Roman" w:cs="Times New Roman"/>
          <w:sz w:val="24"/>
          <w:szCs w:val="24"/>
        </w:rPr>
        <w:br/>
        <w:t>3.1.1 Dataset Description</w:t>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r>
      <w:r w:rsidR="000C4265">
        <w:rPr>
          <w:rFonts w:ascii="Times New Roman" w:hAnsi="Times New Roman" w:cs="Times New Roman"/>
          <w:sz w:val="24"/>
          <w:szCs w:val="24"/>
        </w:rPr>
        <w:tab/>
        <w:t>8</w:t>
      </w:r>
      <w:r w:rsidRPr="00275DDE">
        <w:rPr>
          <w:rFonts w:ascii="Times New Roman" w:hAnsi="Times New Roman" w:cs="Times New Roman"/>
          <w:sz w:val="24"/>
          <w:szCs w:val="24"/>
        </w:rPr>
        <w:br/>
        <w:t>3.1.2 Target Variables: Emoji Categories, User Demographics, and Sentiment</w:t>
      </w:r>
      <w:r w:rsidR="00C94021">
        <w:rPr>
          <w:rFonts w:ascii="Times New Roman" w:hAnsi="Times New Roman" w:cs="Times New Roman"/>
          <w:sz w:val="24"/>
          <w:szCs w:val="24"/>
        </w:rPr>
        <w:tab/>
      </w:r>
      <w:r w:rsidR="00082308">
        <w:rPr>
          <w:rFonts w:ascii="Times New Roman" w:hAnsi="Times New Roman" w:cs="Times New Roman"/>
          <w:sz w:val="24"/>
          <w:szCs w:val="24"/>
        </w:rPr>
        <w:t>8</w:t>
      </w:r>
      <w:r w:rsidR="00C94021">
        <w:rPr>
          <w:rFonts w:ascii="Times New Roman" w:hAnsi="Times New Roman" w:cs="Times New Roman"/>
          <w:sz w:val="24"/>
          <w:szCs w:val="24"/>
        </w:rPr>
        <w:t xml:space="preserve">        </w:t>
      </w:r>
      <w:r w:rsidRPr="00275DDE">
        <w:rPr>
          <w:rFonts w:ascii="Times New Roman" w:hAnsi="Times New Roman" w:cs="Times New Roman"/>
          <w:sz w:val="24"/>
          <w:szCs w:val="24"/>
        </w:rPr>
        <w:br/>
        <w:t>3.2 Data Pre-processing</w:t>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t>8</w:t>
      </w:r>
      <w:r w:rsidRPr="00275DDE">
        <w:rPr>
          <w:rFonts w:ascii="Times New Roman" w:hAnsi="Times New Roman" w:cs="Times New Roman"/>
          <w:sz w:val="24"/>
          <w:szCs w:val="24"/>
        </w:rPr>
        <w:br/>
        <w:t>3.2.1 Handling Missing Data and Outliers</w:t>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082308">
        <w:rPr>
          <w:rFonts w:ascii="Times New Roman" w:hAnsi="Times New Roman" w:cs="Times New Roman"/>
          <w:sz w:val="24"/>
          <w:szCs w:val="24"/>
        </w:rPr>
        <w:tab/>
      </w:r>
      <w:r w:rsidR="00E876CD">
        <w:rPr>
          <w:rFonts w:ascii="Times New Roman" w:hAnsi="Times New Roman" w:cs="Times New Roman"/>
          <w:sz w:val="24"/>
          <w:szCs w:val="24"/>
        </w:rPr>
        <w:t>8</w:t>
      </w:r>
      <w:r w:rsidRPr="00275DDE">
        <w:rPr>
          <w:rFonts w:ascii="Times New Roman" w:hAnsi="Times New Roman" w:cs="Times New Roman"/>
          <w:sz w:val="24"/>
          <w:szCs w:val="24"/>
        </w:rPr>
        <w:br/>
        <w:t>3.2.2 Text and Emoji Preprocessing</w:t>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t>8</w:t>
      </w:r>
      <w:r w:rsidRPr="00275DDE">
        <w:rPr>
          <w:rFonts w:ascii="Times New Roman" w:hAnsi="Times New Roman" w:cs="Times New Roman"/>
          <w:sz w:val="24"/>
          <w:szCs w:val="24"/>
        </w:rPr>
        <w:br/>
        <w:t>3.2.2.1 Tokenization and Lowercasing</w:t>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t>8</w:t>
      </w:r>
      <w:r w:rsidRPr="00275DDE">
        <w:rPr>
          <w:rFonts w:ascii="Times New Roman" w:hAnsi="Times New Roman" w:cs="Times New Roman"/>
          <w:sz w:val="24"/>
          <w:szCs w:val="24"/>
        </w:rPr>
        <w:br/>
        <w:t>3.2.2.2 Stop word Removal, Punctuation, and Emoji Cleaning</w:t>
      </w:r>
      <w:r w:rsidR="00C94021">
        <w:rPr>
          <w:rFonts w:ascii="Times New Roman" w:hAnsi="Times New Roman" w:cs="Times New Roman"/>
          <w:sz w:val="24"/>
          <w:szCs w:val="24"/>
        </w:rPr>
        <w:tab/>
      </w:r>
      <w:r w:rsidR="00C94021">
        <w:rPr>
          <w:rFonts w:ascii="Times New Roman" w:hAnsi="Times New Roman" w:cs="Times New Roman"/>
          <w:sz w:val="24"/>
          <w:szCs w:val="24"/>
        </w:rPr>
        <w:tab/>
      </w:r>
      <w:r w:rsidR="00C94021">
        <w:rPr>
          <w:rFonts w:ascii="Times New Roman" w:hAnsi="Times New Roman" w:cs="Times New Roman"/>
          <w:sz w:val="24"/>
          <w:szCs w:val="24"/>
        </w:rPr>
        <w:tab/>
      </w:r>
      <w:r w:rsidR="00983928">
        <w:rPr>
          <w:rFonts w:ascii="Times New Roman" w:hAnsi="Times New Roman" w:cs="Times New Roman"/>
          <w:sz w:val="24"/>
          <w:szCs w:val="24"/>
        </w:rPr>
        <w:t>8</w:t>
      </w:r>
      <w:r w:rsidRPr="00275DDE">
        <w:rPr>
          <w:rFonts w:ascii="Times New Roman" w:hAnsi="Times New Roman" w:cs="Times New Roman"/>
          <w:sz w:val="24"/>
          <w:szCs w:val="24"/>
        </w:rPr>
        <w:br/>
        <w:t>3.3 Feature Extraction</w:t>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983928">
        <w:rPr>
          <w:rFonts w:ascii="Times New Roman" w:hAnsi="Times New Roman" w:cs="Times New Roman"/>
          <w:sz w:val="24"/>
          <w:szCs w:val="24"/>
        </w:rPr>
        <w:tab/>
      </w:r>
      <w:r w:rsidR="00CA685A">
        <w:rPr>
          <w:rFonts w:ascii="Times New Roman" w:hAnsi="Times New Roman" w:cs="Times New Roman"/>
          <w:sz w:val="24"/>
          <w:szCs w:val="24"/>
        </w:rPr>
        <w:t>9</w:t>
      </w:r>
      <w:r w:rsidRPr="00275DDE">
        <w:rPr>
          <w:rFonts w:ascii="Times New Roman" w:hAnsi="Times New Roman" w:cs="Times New Roman"/>
          <w:sz w:val="24"/>
          <w:szCs w:val="24"/>
        </w:rPr>
        <w:br/>
        <w:t>3.3.1 Label Encoding for Categorical Variables</w:t>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t>9</w:t>
      </w:r>
      <w:r w:rsidRPr="00275DDE">
        <w:rPr>
          <w:rFonts w:ascii="Times New Roman" w:hAnsi="Times New Roman" w:cs="Times New Roman"/>
          <w:sz w:val="24"/>
          <w:szCs w:val="24"/>
        </w:rPr>
        <w:br/>
        <w:t xml:space="preserve">3.3.2 Sentiment Assignment with </w:t>
      </w:r>
      <w:proofErr w:type="spellStart"/>
      <w:r w:rsidRPr="00275DDE">
        <w:rPr>
          <w:rFonts w:ascii="Times New Roman" w:hAnsi="Times New Roman" w:cs="Times New Roman"/>
          <w:sz w:val="24"/>
          <w:szCs w:val="24"/>
        </w:rPr>
        <w:t>TextBlob</w:t>
      </w:r>
      <w:proofErr w:type="spellEnd"/>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t>9</w:t>
      </w:r>
      <w:r w:rsidRPr="00275DDE">
        <w:rPr>
          <w:rFonts w:ascii="Times New Roman" w:hAnsi="Times New Roman" w:cs="Times New Roman"/>
          <w:sz w:val="24"/>
          <w:szCs w:val="24"/>
        </w:rPr>
        <w:br/>
        <w:t>3.3.3 Emoji Usage and Demographic Pattern Visualization</w:t>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t>9</w:t>
      </w:r>
      <w:r w:rsidRPr="00275DDE">
        <w:rPr>
          <w:rFonts w:ascii="Times New Roman" w:hAnsi="Times New Roman" w:cs="Times New Roman"/>
          <w:sz w:val="24"/>
          <w:szCs w:val="24"/>
        </w:rPr>
        <w:br/>
        <w:t>3.4 Model Building</w:t>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t>10</w:t>
      </w:r>
      <w:r w:rsidRPr="00275DDE">
        <w:rPr>
          <w:rFonts w:ascii="Times New Roman" w:hAnsi="Times New Roman" w:cs="Times New Roman"/>
          <w:sz w:val="24"/>
          <w:szCs w:val="24"/>
        </w:rPr>
        <w:br/>
        <w:t>3.4.1 Artificial Neural Network (ANN) for Sentiment Analysis</w:t>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t>10</w:t>
      </w:r>
      <w:r w:rsidRPr="00275DDE">
        <w:rPr>
          <w:rFonts w:ascii="Times New Roman" w:hAnsi="Times New Roman" w:cs="Times New Roman"/>
          <w:sz w:val="24"/>
          <w:szCs w:val="24"/>
        </w:rPr>
        <w:br/>
        <w:t>3.4.2 Multi-class Classification of Emoji Context</w:t>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r>
      <w:r w:rsidR="00CA685A">
        <w:rPr>
          <w:rFonts w:ascii="Times New Roman" w:hAnsi="Times New Roman" w:cs="Times New Roman"/>
          <w:sz w:val="24"/>
          <w:szCs w:val="24"/>
        </w:rPr>
        <w:tab/>
        <w:t>1</w:t>
      </w:r>
      <w:r w:rsidR="00BD4384">
        <w:rPr>
          <w:rFonts w:ascii="Times New Roman" w:hAnsi="Times New Roman" w:cs="Times New Roman"/>
          <w:sz w:val="24"/>
          <w:szCs w:val="24"/>
        </w:rPr>
        <w:t>1</w:t>
      </w:r>
      <w:r w:rsidRPr="00275DDE">
        <w:rPr>
          <w:rFonts w:ascii="Times New Roman" w:hAnsi="Times New Roman" w:cs="Times New Roman"/>
          <w:sz w:val="24"/>
          <w:szCs w:val="24"/>
        </w:rPr>
        <w:br/>
        <w:t>3.5 Model Optimization</w:t>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t>11</w:t>
      </w:r>
      <w:r w:rsidRPr="00275DDE">
        <w:rPr>
          <w:rFonts w:ascii="Times New Roman" w:hAnsi="Times New Roman" w:cs="Times New Roman"/>
          <w:sz w:val="24"/>
          <w:szCs w:val="24"/>
        </w:rPr>
        <w:br/>
        <w:t>3.5.1 Early Stopping and Hyperparameter Tuning</w:t>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t>11</w:t>
      </w:r>
      <w:r w:rsidRPr="00275DDE">
        <w:rPr>
          <w:rFonts w:ascii="Times New Roman" w:hAnsi="Times New Roman" w:cs="Times New Roman"/>
          <w:sz w:val="24"/>
          <w:szCs w:val="24"/>
        </w:rPr>
        <w:br/>
        <w:t>3.5.2 Cross-validation and Model Refinement</w:t>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t>11</w:t>
      </w:r>
      <w:r w:rsidRPr="00275DDE">
        <w:rPr>
          <w:rFonts w:ascii="Times New Roman" w:hAnsi="Times New Roman" w:cs="Times New Roman"/>
          <w:sz w:val="24"/>
          <w:szCs w:val="24"/>
        </w:rPr>
        <w:br/>
        <w:t>3.6 Model Evaluation</w:t>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t>11</w:t>
      </w:r>
      <w:r w:rsidRPr="00275DDE">
        <w:rPr>
          <w:rFonts w:ascii="Times New Roman" w:hAnsi="Times New Roman" w:cs="Times New Roman"/>
          <w:sz w:val="24"/>
          <w:szCs w:val="24"/>
        </w:rPr>
        <w:br/>
        <w:t>3.6.1 Accuracy, Precision, Recall, and F1-Score Metrics</w:t>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t>11</w:t>
      </w:r>
    </w:p>
    <w:p w14:paraId="693538F9" w14:textId="5F4B012C"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Implementation</w:t>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Pr="00275DDE">
        <w:rPr>
          <w:rFonts w:ascii="Times New Roman" w:hAnsi="Times New Roman" w:cs="Times New Roman"/>
          <w:sz w:val="24"/>
          <w:szCs w:val="24"/>
        </w:rPr>
        <w:br/>
        <w:t>4.1 Environment Setup</w:t>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BD4384">
        <w:rPr>
          <w:rFonts w:ascii="Times New Roman" w:hAnsi="Times New Roman" w:cs="Times New Roman"/>
          <w:sz w:val="24"/>
          <w:szCs w:val="24"/>
        </w:rPr>
        <w:tab/>
      </w:r>
      <w:r w:rsidR="00C449A6">
        <w:rPr>
          <w:rFonts w:ascii="Times New Roman" w:hAnsi="Times New Roman" w:cs="Times New Roman"/>
          <w:sz w:val="24"/>
          <w:szCs w:val="24"/>
        </w:rPr>
        <w:t>14</w:t>
      </w:r>
      <w:r w:rsidRPr="00275DDE">
        <w:rPr>
          <w:rFonts w:ascii="Times New Roman" w:hAnsi="Times New Roman" w:cs="Times New Roman"/>
          <w:sz w:val="24"/>
          <w:szCs w:val="24"/>
        </w:rPr>
        <w:br/>
      </w:r>
      <w:r w:rsidRPr="00275DDE">
        <w:rPr>
          <w:rFonts w:ascii="Times New Roman" w:hAnsi="Times New Roman" w:cs="Times New Roman"/>
          <w:sz w:val="24"/>
          <w:szCs w:val="24"/>
        </w:rPr>
        <w:lastRenderedPageBreak/>
        <w:t>4.2 Preprocessing, Model Training, and Evaluation Code</w:t>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t>14</w:t>
      </w:r>
      <w:r w:rsidRPr="00275DDE">
        <w:rPr>
          <w:rFonts w:ascii="Times New Roman" w:hAnsi="Times New Roman" w:cs="Times New Roman"/>
          <w:sz w:val="24"/>
          <w:szCs w:val="24"/>
        </w:rPr>
        <w:br/>
        <w:t>4.3 Dimensionality Reduction and Visualization Code</w:t>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t>14</w:t>
      </w:r>
    </w:p>
    <w:p w14:paraId="39D79734" w14:textId="1E8EF8D6"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Experimentation and Result Analysis</w:t>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Pr="00275DDE">
        <w:rPr>
          <w:rFonts w:ascii="Times New Roman" w:hAnsi="Times New Roman" w:cs="Times New Roman"/>
          <w:sz w:val="24"/>
          <w:szCs w:val="24"/>
        </w:rPr>
        <w:br/>
        <w:t>5.1 Analysis of Emoji Usage by Demographics (Age, Gender)</w:t>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t>16</w:t>
      </w:r>
      <w:r w:rsidRPr="00275DDE">
        <w:rPr>
          <w:rFonts w:ascii="Times New Roman" w:hAnsi="Times New Roman" w:cs="Times New Roman"/>
          <w:sz w:val="24"/>
          <w:szCs w:val="24"/>
        </w:rPr>
        <w:br/>
        <w:t>5.2 Sentiment Variation across Platforms</w:t>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r>
      <w:r w:rsidR="00C449A6">
        <w:rPr>
          <w:rFonts w:ascii="Times New Roman" w:hAnsi="Times New Roman" w:cs="Times New Roman"/>
          <w:sz w:val="24"/>
          <w:szCs w:val="24"/>
        </w:rPr>
        <w:tab/>
        <w:t>16</w:t>
      </w:r>
      <w:r w:rsidRPr="00275DDE">
        <w:rPr>
          <w:rFonts w:ascii="Times New Roman" w:hAnsi="Times New Roman" w:cs="Times New Roman"/>
          <w:sz w:val="24"/>
          <w:szCs w:val="24"/>
        </w:rPr>
        <w:br/>
        <w:t>5.3 Performance Comparison of Neural Networks and Other Classifiers</w:t>
      </w:r>
      <w:r w:rsidR="00C449A6">
        <w:rPr>
          <w:rFonts w:ascii="Times New Roman" w:hAnsi="Times New Roman" w:cs="Times New Roman"/>
          <w:sz w:val="24"/>
          <w:szCs w:val="24"/>
        </w:rPr>
        <w:tab/>
      </w:r>
      <w:r w:rsidR="009E4A89">
        <w:rPr>
          <w:rFonts w:ascii="Times New Roman" w:hAnsi="Times New Roman" w:cs="Times New Roman"/>
          <w:sz w:val="24"/>
          <w:szCs w:val="24"/>
        </w:rPr>
        <w:t>16</w:t>
      </w:r>
      <w:r w:rsidRPr="00275DDE">
        <w:rPr>
          <w:rFonts w:ascii="Times New Roman" w:hAnsi="Times New Roman" w:cs="Times New Roman"/>
          <w:sz w:val="24"/>
          <w:szCs w:val="24"/>
        </w:rPr>
        <w:br/>
        <w:t>5.4 Outlier Detection and Emotional Response Discrepancies</w:t>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t>16</w:t>
      </w:r>
    </w:p>
    <w:p w14:paraId="1ED06B34" w14:textId="48DB7E90"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Conclusion</w:t>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Pr="00275DDE">
        <w:rPr>
          <w:rFonts w:ascii="Times New Roman" w:hAnsi="Times New Roman" w:cs="Times New Roman"/>
          <w:sz w:val="24"/>
          <w:szCs w:val="24"/>
        </w:rPr>
        <w:br/>
        <w:t>6.1 Key Findings</w:t>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r>
      <w:r w:rsidR="009E4A89">
        <w:rPr>
          <w:rFonts w:ascii="Times New Roman" w:hAnsi="Times New Roman" w:cs="Times New Roman"/>
          <w:sz w:val="24"/>
          <w:szCs w:val="24"/>
        </w:rPr>
        <w:tab/>
        <w:t>18</w:t>
      </w:r>
      <w:r w:rsidRPr="00275DDE">
        <w:rPr>
          <w:rFonts w:ascii="Times New Roman" w:hAnsi="Times New Roman" w:cs="Times New Roman"/>
          <w:sz w:val="24"/>
          <w:szCs w:val="24"/>
        </w:rPr>
        <w:br/>
        <w:t>6.2 Future Work and Enhancements</w:t>
      </w:r>
      <w:r w:rsidR="002A7779">
        <w:rPr>
          <w:rFonts w:ascii="Times New Roman" w:hAnsi="Times New Roman" w:cs="Times New Roman"/>
          <w:sz w:val="24"/>
          <w:szCs w:val="24"/>
        </w:rPr>
        <w:tab/>
      </w:r>
      <w:r w:rsidR="002A7779">
        <w:rPr>
          <w:rFonts w:ascii="Times New Roman" w:hAnsi="Times New Roman" w:cs="Times New Roman"/>
          <w:sz w:val="24"/>
          <w:szCs w:val="24"/>
        </w:rPr>
        <w:tab/>
      </w:r>
      <w:r w:rsidR="002A7779">
        <w:rPr>
          <w:rFonts w:ascii="Times New Roman" w:hAnsi="Times New Roman" w:cs="Times New Roman"/>
          <w:sz w:val="24"/>
          <w:szCs w:val="24"/>
        </w:rPr>
        <w:tab/>
      </w:r>
      <w:r w:rsidR="002A7779">
        <w:rPr>
          <w:rFonts w:ascii="Times New Roman" w:hAnsi="Times New Roman" w:cs="Times New Roman"/>
          <w:sz w:val="24"/>
          <w:szCs w:val="24"/>
        </w:rPr>
        <w:tab/>
      </w:r>
      <w:r w:rsidR="002A7779">
        <w:rPr>
          <w:rFonts w:ascii="Times New Roman" w:hAnsi="Times New Roman" w:cs="Times New Roman"/>
          <w:sz w:val="24"/>
          <w:szCs w:val="24"/>
        </w:rPr>
        <w:tab/>
      </w:r>
      <w:r w:rsidR="002A7779">
        <w:rPr>
          <w:rFonts w:ascii="Times New Roman" w:hAnsi="Times New Roman" w:cs="Times New Roman"/>
          <w:sz w:val="24"/>
          <w:szCs w:val="24"/>
        </w:rPr>
        <w:tab/>
        <w:t>18</w:t>
      </w:r>
    </w:p>
    <w:p w14:paraId="3CAD5E0B" w14:textId="5A5957A0"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sz w:val="24"/>
          <w:szCs w:val="24"/>
        </w:rPr>
        <w:t xml:space="preserve"> </w:t>
      </w:r>
      <w:r w:rsidRPr="00275DDE">
        <w:rPr>
          <w:rFonts w:ascii="Times New Roman" w:hAnsi="Times New Roman" w:cs="Times New Roman"/>
          <w:b/>
          <w:bCs/>
          <w:sz w:val="24"/>
          <w:szCs w:val="24"/>
        </w:rPr>
        <w:t>References</w:t>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C94021">
        <w:rPr>
          <w:rFonts w:ascii="Times New Roman" w:hAnsi="Times New Roman" w:cs="Times New Roman"/>
          <w:b/>
          <w:bCs/>
          <w:sz w:val="24"/>
          <w:szCs w:val="24"/>
        </w:rPr>
        <w:tab/>
      </w:r>
      <w:r w:rsidR="002A7779">
        <w:rPr>
          <w:rFonts w:ascii="Times New Roman" w:hAnsi="Times New Roman" w:cs="Times New Roman"/>
          <w:b/>
          <w:bCs/>
          <w:sz w:val="24"/>
          <w:szCs w:val="24"/>
        </w:rPr>
        <w:tab/>
      </w:r>
      <w:r w:rsidR="002A7779">
        <w:rPr>
          <w:rFonts w:ascii="Times New Roman" w:hAnsi="Times New Roman" w:cs="Times New Roman"/>
          <w:b/>
          <w:bCs/>
          <w:sz w:val="24"/>
          <w:szCs w:val="24"/>
        </w:rPr>
        <w:tab/>
        <w:t>20-2</w:t>
      </w:r>
      <w:r w:rsidR="00CC0093">
        <w:rPr>
          <w:rFonts w:ascii="Times New Roman" w:hAnsi="Times New Roman" w:cs="Times New Roman"/>
          <w:b/>
          <w:bCs/>
          <w:sz w:val="24"/>
          <w:szCs w:val="24"/>
        </w:rPr>
        <w:t>2</w:t>
      </w:r>
    </w:p>
    <w:p w14:paraId="79B5B53F" w14:textId="1C0E8410" w:rsidR="00D26AB1" w:rsidRPr="00275DDE" w:rsidRDefault="00D26AB1" w:rsidP="00275DDE">
      <w:pPr>
        <w:pStyle w:val="ListParagraph"/>
        <w:spacing w:before="78" w:line="360" w:lineRule="auto"/>
        <w:ind w:left="360" w:right="15"/>
        <w:rPr>
          <w:rFonts w:ascii="Times New Roman" w:hAnsi="Times New Roman" w:cs="Times New Roman"/>
          <w:b/>
          <w:sz w:val="24"/>
          <w:szCs w:val="24"/>
        </w:rPr>
      </w:pPr>
      <w:r w:rsidRPr="00275DDE">
        <w:rPr>
          <w:rFonts w:ascii="Times New Roman" w:hAnsi="Times New Roman" w:cs="Times New Roman"/>
          <w:sz w:val="24"/>
          <w:szCs w:val="24"/>
        </w:rPr>
        <w:t xml:space="preserve">                                                                                                                                                                                                                                                           </w:t>
      </w:r>
      <w:r w:rsidR="008705C0" w:rsidRPr="00275DDE">
        <w:rPr>
          <w:rFonts w:ascii="Times New Roman" w:hAnsi="Times New Roman" w:cs="Times New Roman"/>
          <w:sz w:val="24"/>
          <w:szCs w:val="24"/>
        </w:rPr>
        <w:br/>
      </w:r>
    </w:p>
    <w:p w14:paraId="0469BACC"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33CCEBE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2B11BC5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5135D82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434FAD7C"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6097313A"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2DD683FA"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09A85BA7"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57D8359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4ABBE2DD" w14:textId="77777777" w:rsidR="00C64415" w:rsidRPr="00275DDE" w:rsidRDefault="00C64415" w:rsidP="00275DDE">
      <w:pPr>
        <w:spacing w:before="78" w:line="360" w:lineRule="auto"/>
        <w:ind w:right="18"/>
        <w:jc w:val="center"/>
        <w:rPr>
          <w:rFonts w:ascii="Times New Roman" w:hAnsi="Times New Roman" w:cs="Times New Roman"/>
          <w:b/>
          <w:sz w:val="24"/>
          <w:szCs w:val="24"/>
        </w:rPr>
      </w:pPr>
    </w:p>
    <w:p w14:paraId="5FC6745C" w14:textId="77777777" w:rsidR="000102A7" w:rsidRPr="00275DDE" w:rsidRDefault="000102A7" w:rsidP="00275DDE">
      <w:pPr>
        <w:spacing w:before="78" w:line="360" w:lineRule="auto"/>
        <w:ind w:right="18"/>
        <w:rPr>
          <w:rFonts w:ascii="Times New Roman" w:hAnsi="Times New Roman" w:cs="Times New Roman"/>
          <w:b/>
          <w:sz w:val="24"/>
          <w:szCs w:val="24"/>
        </w:rPr>
      </w:pPr>
    </w:p>
    <w:p w14:paraId="33A2E695" w14:textId="77777777" w:rsidR="005A23D7" w:rsidRDefault="000102A7" w:rsidP="00275DDE">
      <w:pPr>
        <w:spacing w:before="78" w:line="360" w:lineRule="auto"/>
        <w:ind w:right="18"/>
        <w:rPr>
          <w:rFonts w:ascii="Times New Roman" w:hAnsi="Times New Roman" w:cs="Times New Roman"/>
          <w:b/>
          <w:sz w:val="24"/>
          <w:szCs w:val="24"/>
        </w:rPr>
      </w:pPr>
      <w:r w:rsidRPr="00275DDE">
        <w:rPr>
          <w:rFonts w:ascii="Times New Roman" w:hAnsi="Times New Roman" w:cs="Times New Roman"/>
          <w:b/>
          <w:sz w:val="24"/>
          <w:szCs w:val="24"/>
        </w:rPr>
        <w:t xml:space="preserve">                                             </w:t>
      </w:r>
    </w:p>
    <w:p w14:paraId="640E367B" w14:textId="77777777" w:rsidR="00454D49" w:rsidRDefault="00454D49" w:rsidP="00275DDE">
      <w:pPr>
        <w:spacing w:before="78" w:line="360" w:lineRule="auto"/>
        <w:ind w:right="18"/>
        <w:rPr>
          <w:rFonts w:ascii="Times New Roman" w:hAnsi="Times New Roman" w:cs="Times New Roman"/>
          <w:b/>
          <w:sz w:val="24"/>
          <w:szCs w:val="24"/>
        </w:rPr>
      </w:pPr>
    </w:p>
    <w:p w14:paraId="7561C43D" w14:textId="77777777" w:rsidR="00454D49" w:rsidRPr="00275DDE" w:rsidRDefault="00454D49" w:rsidP="00275DDE">
      <w:pPr>
        <w:spacing w:before="78" w:line="360" w:lineRule="auto"/>
        <w:ind w:right="18"/>
        <w:rPr>
          <w:rFonts w:ascii="Times New Roman" w:hAnsi="Times New Roman" w:cs="Times New Roman"/>
          <w:b/>
          <w:sz w:val="24"/>
          <w:szCs w:val="24"/>
        </w:rPr>
      </w:pPr>
    </w:p>
    <w:p w14:paraId="182DECD6" w14:textId="77777777" w:rsidR="005A23D7" w:rsidRPr="00275DDE" w:rsidRDefault="005A23D7" w:rsidP="00275DDE">
      <w:pPr>
        <w:spacing w:before="78" w:line="360" w:lineRule="auto"/>
        <w:ind w:right="18"/>
        <w:rPr>
          <w:rFonts w:ascii="Times New Roman" w:hAnsi="Times New Roman" w:cs="Times New Roman"/>
          <w:b/>
          <w:sz w:val="24"/>
          <w:szCs w:val="24"/>
        </w:rPr>
      </w:pPr>
    </w:p>
    <w:p w14:paraId="6708FCAD" w14:textId="34E39C58" w:rsidR="008705C0" w:rsidRPr="00275DDE" w:rsidRDefault="008705C0" w:rsidP="00275DDE">
      <w:pPr>
        <w:spacing w:before="78" w:line="360" w:lineRule="auto"/>
        <w:ind w:right="18"/>
        <w:jc w:val="center"/>
        <w:rPr>
          <w:rFonts w:ascii="Times New Roman" w:hAnsi="Times New Roman" w:cs="Times New Roman"/>
          <w:b/>
          <w:sz w:val="24"/>
          <w:szCs w:val="24"/>
        </w:rPr>
      </w:pPr>
      <w:r w:rsidRPr="00275DDE">
        <w:rPr>
          <w:rFonts w:ascii="Times New Roman" w:hAnsi="Times New Roman" w:cs="Times New Roman"/>
          <w:b/>
          <w:sz w:val="24"/>
          <w:szCs w:val="24"/>
        </w:rPr>
        <w:lastRenderedPageBreak/>
        <w:t>LIST</w:t>
      </w:r>
      <w:r w:rsidRPr="00275DDE">
        <w:rPr>
          <w:rFonts w:ascii="Times New Roman" w:hAnsi="Times New Roman" w:cs="Times New Roman"/>
          <w:b/>
          <w:spacing w:val="-9"/>
          <w:sz w:val="24"/>
          <w:szCs w:val="24"/>
        </w:rPr>
        <w:t xml:space="preserve"> </w:t>
      </w:r>
      <w:r w:rsidRPr="00275DDE">
        <w:rPr>
          <w:rFonts w:ascii="Times New Roman" w:hAnsi="Times New Roman" w:cs="Times New Roman"/>
          <w:b/>
          <w:sz w:val="24"/>
          <w:szCs w:val="24"/>
        </w:rPr>
        <w:t>OF</w:t>
      </w:r>
      <w:r w:rsidRPr="00275DDE">
        <w:rPr>
          <w:rFonts w:ascii="Times New Roman" w:hAnsi="Times New Roman" w:cs="Times New Roman"/>
          <w:b/>
          <w:spacing w:val="-14"/>
          <w:sz w:val="24"/>
          <w:szCs w:val="24"/>
        </w:rPr>
        <w:t xml:space="preserve"> </w:t>
      </w:r>
      <w:r w:rsidRPr="00275DDE">
        <w:rPr>
          <w:rFonts w:ascii="Times New Roman" w:hAnsi="Times New Roman" w:cs="Times New Roman"/>
          <w:b/>
          <w:spacing w:val="-2"/>
          <w:sz w:val="24"/>
          <w:szCs w:val="24"/>
        </w:rPr>
        <w:t>FIGURES</w:t>
      </w:r>
    </w:p>
    <w:p w14:paraId="693C6E38" w14:textId="77777777" w:rsidR="008705C0" w:rsidRPr="00275DDE" w:rsidRDefault="008705C0" w:rsidP="00275DDE">
      <w:pPr>
        <w:pStyle w:val="BodyText"/>
        <w:spacing w:before="100" w:line="360" w:lineRule="auto"/>
        <w:ind w:left="720"/>
        <w:jc w:val="left"/>
        <w:rPr>
          <w:b/>
        </w:rPr>
      </w:pPr>
    </w:p>
    <w:p w14:paraId="4515E47C" w14:textId="640BB2E9" w:rsidR="008705C0" w:rsidRPr="00275DDE" w:rsidRDefault="00A52722" w:rsidP="00275DDE">
      <w:pPr>
        <w:pStyle w:val="BodyText"/>
        <w:spacing w:before="100" w:line="360" w:lineRule="auto"/>
        <w:rPr>
          <w:bCs/>
        </w:rPr>
      </w:pPr>
      <w:r w:rsidRPr="00275DDE">
        <w:rPr>
          <w:bCs/>
        </w:rPr>
        <w:t>Figure 1. Platform Vs User Gender</w:t>
      </w:r>
      <w:r w:rsidR="00EF7DC0">
        <w:rPr>
          <w:bCs/>
        </w:rPr>
        <w:tab/>
      </w:r>
      <w:r w:rsidR="00EF7DC0">
        <w:rPr>
          <w:bCs/>
        </w:rPr>
        <w:tab/>
      </w:r>
      <w:r w:rsidR="00EF7DC0">
        <w:rPr>
          <w:bCs/>
        </w:rPr>
        <w:tab/>
      </w:r>
      <w:r w:rsidR="00EF7DC0">
        <w:rPr>
          <w:bCs/>
        </w:rPr>
        <w:tab/>
      </w:r>
      <w:r w:rsidR="00EF7DC0">
        <w:rPr>
          <w:bCs/>
        </w:rPr>
        <w:tab/>
      </w:r>
      <w:r w:rsidR="00EF7DC0">
        <w:rPr>
          <w:bCs/>
        </w:rPr>
        <w:tab/>
      </w:r>
      <w:r w:rsidR="00EF7DC0">
        <w:rPr>
          <w:bCs/>
        </w:rPr>
        <w:tab/>
        <w:t>9</w:t>
      </w:r>
    </w:p>
    <w:p w14:paraId="1FF7EC14" w14:textId="66634D6B" w:rsidR="00A52722" w:rsidRPr="00275DDE" w:rsidRDefault="00A52722" w:rsidP="00275DDE">
      <w:pPr>
        <w:pStyle w:val="BodyText"/>
        <w:spacing w:before="100" w:line="360" w:lineRule="auto"/>
        <w:rPr>
          <w:bCs/>
        </w:rPr>
      </w:pPr>
      <w:r w:rsidRPr="00275DDE">
        <w:rPr>
          <w:bCs/>
        </w:rPr>
        <w:t xml:space="preserve">Figure 2. Platform Vs User </w:t>
      </w:r>
      <w:proofErr w:type="gramStart"/>
      <w:r w:rsidRPr="00275DDE">
        <w:rPr>
          <w:bCs/>
        </w:rPr>
        <w:t>Age</w:t>
      </w:r>
      <w:proofErr w:type="gramEnd"/>
      <w:r w:rsidR="00EF7DC0">
        <w:rPr>
          <w:bCs/>
        </w:rPr>
        <w:tab/>
      </w:r>
      <w:r w:rsidR="00EF7DC0">
        <w:rPr>
          <w:bCs/>
        </w:rPr>
        <w:tab/>
      </w:r>
      <w:r w:rsidR="00EF7DC0">
        <w:rPr>
          <w:bCs/>
        </w:rPr>
        <w:tab/>
      </w:r>
      <w:r w:rsidR="00EF7DC0">
        <w:rPr>
          <w:bCs/>
        </w:rPr>
        <w:tab/>
      </w:r>
      <w:r w:rsidR="00EF7DC0">
        <w:rPr>
          <w:bCs/>
        </w:rPr>
        <w:tab/>
      </w:r>
      <w:r w:rsidR="00EF7DC0">
        <w:rPr>
          <w:bCs/>
        </w:rPr>
        <w:tab/>
      </w:r>
      <w:r w:rsidR="00EF7DC0">
        <w:rPr>
          <w:bCs/>
        </w:rPr>
        <w:tab/>
        <w:t>10</w:t>
      </w:r>
    </w:p>
    <w:p w14:paraId="0D70322E" w14:textId="5EF5FF85" w:rsidR="00A52722" w:rsidRPr="00275DDE" w:rsidRDefault="00A52722" w:rsidP="00275DDE">
      <w:pPr>
        <w:pStyle w:val="BodyText"/>
        <w:spacing w:before="100" w:line="360" w:lineRule="auto"/>
        <w:rPr>
          <w:bCs/>
        </w:rPr>
      </w:pPr>
      <w:r w:rsidRPr="00275DDE">
        <w:rPr>
          <w:bCs/>
        </w:rPr>
        <w:t xml:space="preserve">Figure 3. Context Vs User </w:t>
      </w:r>
      <w:proofErr w:type="gramStart"/>
      <w:r w:rsidRPr="00275DDE">
        <w:rPr>
          <w:bCs/>
        </w:rPr>
        <w:t>Age</w:t>
      </w:r>
      <w:proofErr w:type="gramEnd"/>
      <w:r w:rsidR="00EF7DC0">
        <w:rPr>
          <w:bCs/>
        </w:rPr>
        <w:tab/>
      </w:r>
      <w:r w:rsidR="00EF7DC0">
        <w:rPr>
          <w:bCs/>
        </w:rPr>
        <w:tab/>
      </w:r>
      <w:r w:rsidR="00EF7DC0">
        <w:rPr>
          <w:bCs/>
        </w:rPr>
        <w:tab/>
      </w:r>
      <w:r w:rsidR="00EF7DC0">
        <w:rPr>
          <w:bCs/>
        </w:rPr>
        <w:tab/>
      </w:r>
      <w:r w:rsidR="00EF7DC0">
        <w:rPr>
          <w:bCs/>
        </w:rPr>
        <w:tab/>
      </w:r>
      <w:r w:rsidR="00EF7DC0">
        <w:rPr>
          <w:bCs/>
        </w:rPr>
        <w:tab/>
      </w:r>
      <w:r w:rsidR="00EF7DC0">
        <w:rPr>
          <w:bCs/>
        </w:rPr>
        <w:tab/>
        <w:t>10</w:t>
      </w:r>
    </w:p>
    <w:p w14:paraId="14EAC133" w14:textId="0ACB92E8" w:rsidR="008C5C1A" w:rsidRPr="00275DDE" w:rsidRDefault="008C5C1A" w:rsidP="00275DDE">
      <w:pPr>
        <w:pStyle w:val="BodyText"/>
        <w:spacing w:before="100" w:line="360" w:lineRule="auto"/>
        <w:rPr>
          <w:b/>
        </w:rPr>
      </w:pPr>
      <w:r w:rsidRPr="00275DDE">
        <w:rPr>
          <w:bCs/>
        </w:rPr>
        <w:t xml:space="preserve">Figure </w:t>
      </w:r>
      <w:r w:rsidR="009C5F00" w:rsidRPr="00275DDE">
        <w:rPr>
          <w:bCs/>
        </w:rPr>
        <w:t>4</w:t>
      </w:r>
      <w:r w:rsidRPr="00275DDE">
        <w:rPr>
          <w:bCs/>
        </w:rPr>
        <w:t>.</w:t>
      </w:r>
      <w:r w:rsidR="009C5F00" w:rsidRPr="00275DDE">
        <w:rPr>
          <w:bCs/>
        </w:rPr>
        <w:t xml:space="preserve"> Flowchart </w:t>
      </w:r>
      <w:r w:rsidR="004E2F79">
        <w:rPr>
          <w:bCs/>
        </w:rPr>
        <w:t>Diagram</w:t>
      </w:r>
      <w:r w:rsidR="00EF7DC0">
        <w:rPr>
          <w:bCs/>
        </w:rPr>
        <w:tab/>
      </w:r>
      <w:r w:rsidR="00EF7DC0">
        <w:rPr>
          <w:bCs/>
        </w:rPr>
        <w:tab/>
      </w:r>
      <w:r w:rsidR="00EF7DC0">
        <w:rPr>
          <w:bCs/>
        </w:rPr>
        <w:tab/>
      </w:r>
      <w:r w:rsidR="00EF7DC0">
        <w:rPr>
          <w:bCs/>
        </w:rPr>
        <w:tab/>
      </w:r>
      <w:r w:rsidR="00EF7DC0">
        <w:rPr>
          <w:bCs/>
        </w:rPr>
        <w:tab/>
      </w:r>
      <w:r w:rsidR="00EF7DC0">
        <w:rPr>
          <w:bCs/>
        </w:rPr>
        <w:tab/>
      </w:r>
      <w:r w:rsidR="00EF7DC0">
        <w:rPr>
          <w:bCs/>
        </w:rPr>
        <w:tab/>
      </w:r>
      <w:r w:rsidR="004E2F79">
        <w:rPr>
          <w:bCs/>
        </w:rPr>
        <w:tab/>
      </w:r>
      <w:r w:rsidR="00EF7DC0">
        <w:rPr>
          <w:bCs/>
        </w:rPr>
        <w:t>12</w:t>
      </w:r>
    </w:p>
    <w:p w14:paraId="23216AC3" w14:textId="77777777" w:rsidR="008705C0" w:rsidRPr="00275DDE" w:rsidRDefault="008705C0" w:rsidP="00275DDE">
      <w:pPr>
        <w:pStyle w:val="BodyText"/>
        <w:spacing w:before="100" w:line="360" w:lineRule="auto"/>
        <w:ind w:left="720"/>
        <w:jc w:val="left"/>
        <w:rPr>
          <w:b/>
        </w:rPr>
      </w:pPr>
    </w:p>
    <w:p w14:paraId="0D3AF8AA" w14:textId="77777777" w:rsidR="008705C0" w:rsidRPr="00275DDE" w:rsidRDefault="008705C0" w:rsidP="00275DDE">
      <w:pPr>
        <w:pStyle w:val="BodyText"/>
        <w:spacing w:before="100" w:line="360" w:lineRule="auto"/>
        <w:ind w:left="720"/>
        <w:jc w:val="left"/>
        <w:rPr>
          <w:b/>
        </w:rPr>
      </w:pPr>
    </w:p>
    <w:p w14:paraId="1790DA44" w14:textId="77777777" w:rsidR="008705C0" w:rsidRPr="00275DDE" w:rsidRDefault="008705C0" w:rsidP="00275DDE">
      <w:pPr>
        <w:pStyle w:val="BodyText"/>
        <w:spacing w:before="100" w:line="360" w:lineRule="auto"/>
        <w:ind w:left="720"/>
        <w:jc w:val="left"/>
        <w:rPr>
          <w:b/>
        </w:rPr>
      </w:pPr>
    </w:p>
    <w:p w14:paraId="6EF27F81" w14:textId="77777777" w:rsidR="008705C0" w:rsidRPr="00275DDE" w:rsidRDefault="008705C0" w:rsidP="00275DDE">
      <w:pPr>
        <w:pStyle w:val="BodyText"/>
        <w:spacing w:before="100" w:line="360" w:lineRule="auto"/>
        <w:ind w:left="720"/>
        <w:jc w:val="left"/>
        <w:rPr>
          <w:b/>
        </w:rPr>
      </w:pPr>
    </w:p>
    <w:p w14:paraId="2322A923" w14:textId="77777777" w:rsidR="008705C0" w:rsidRPr="00275DDE" w:rsidRDefault="008705C0" w:rsidP="00275DDE">
      <w:pPr>
        <w:pStyle w:val="BodyText"/>
        <w:spacing w:before="100" w:line="360" w:lineRule="auto"/>
        <w:ind w:left="720"/>
        <w:jc w:val="left"/>
        <w:rPr>
          <w:b/>
        </w:rPr>
      </w:pPr>
    </w:p>
    <w:p w14:paraId="62943587" w14:textId="77777777" w:rsidR="008705C0" w:rsidRPr="00275DDE" w:rsidRDefault="008705C0" w:rsidP="00275DDE">
      <w:pPr>
        <w:pStyle w:val="BodyText"/>
        <w:spacing w:before="100" w:line="360" w:lineRule="auto"/>
        <w:ind w:left="720"/>
        <w:jc w:val="left"/>
        <w:rPr>
          <w:b/>
        </w:rPr>
      </w:pPr>
    </w:p>
    <w:p w14:paraId="3BA0F129" w14:textId="77777777" w:rsidR="008705C0" w:rsidRPr="00275DDE" w:rsidRDefault="008705C0" w:rsidP="00275DDE">
      <w:pPr>
        <w:pStyle w:val="BodyText"/>
        <w:spacing w:before="100" w:line="360" w:lineRule="auto"/>
        <w:ind w:left="720"/>
        <w:jc w:val="left"/>
        <w:rPr>
          <w:b/>
        </w:rPr>
      </w:pPr>
    </w:p>
    <w:p w14:paraId="36D96847" w14:textId="77777777" w:rsidR="008705C0" w:rsidRPr="00275DDE" w:rsidRDefault="008705C0" w:rsidP="00275DDE">
      <w:pPr>
        <w:pStyle w:val="BodyText"/>
        <w:spacing w:before="100" w:line="360" w:lineRule="auto"/>
        <w:ind w:left="720"/>
        <w:jc w:val="left"/>
        <w:rPr>
          <w:b/>
        </w:rPr>
      </w:pPr>
    </w:p>
    <w:p w14:paraId="1890F6B8" w14:textId="77777777" w:rsidR="008705C0" w:rsidRPr="00275DDE" w:rsidRDefault="008705C0" w:rsidP="00275DDE">
      <w:pPr>
        <w:pStyle w:val="BodyText"/>
        <w:spacing w:before="100" w:line="360" w:lineRule="auto"/>
        <w:ind w:left="720"/>
        <w:jc w:val="left"/>
        <w:rPr>
          <w:b/>
        </w:rPr>
      </w:pPr>
    </w:p>
    <w:p w14:paraId="4C3D3315" w14:textId="77777777" w:rsidR="008705C0" w:rsidRPr="00275DDE" w:rsidRDefault="008705C0" w:rsidP="00275DDE">
      <w:pPr>
        <w:pStyle w:val="BodyText"/>
        <w:spacing w:before="100" w:line="360" w:lineRule="auto"/>
        <w:ind w:left="720"/>
        <w:jc w:val="left"/>
        <w:rPr>
          <w:b/>
        </w:rPr>
      </w:pPr>
    </w:p>
    <w:p w14:paraId="6776BB86" w14:textId="77777777" w:rsidR="008705C0" w:rsidRPr="00275DDE" w:rsidRDefault="008705C0" w:rsidP="00275DDE">
      <w:pPr>
        <w:pStyle w:val="BodyText"/>
        <w:spacing w:before="100" w:line="360" w:lineRule="auto"/>
        <w:ind w:left="720"/>
        <w:jc w:val="left"/>
        <w:rPr>
          <w:b/>
        </w:rPr>
      </w:pPr>
    </w:p>
    <w:p w14:paraId="43DDFB8A" w14:textId="77777777" w:rsidR="008705C0" w:rsidRPr="00275DDE" w:rsidRDefault="008705C0" w:rsidP="00275DDE">
      <w:pPr>
        <w:pStyle w:val="BodyText"/>
        <w:spacing w:before="100" w:line="360" w:lineRule="auto"/>
        <w:ind w:left="720"/>
        <w:jc w:val="left"/>
        <w:rPr>
          <w:b/>
        </w:rPr>
      </w:pPr>
    </w:p>
    <w:p w14:paraId="5FF50C49" w14:textId="77777777" w:rsidR="008705C0" w:rsidRPr="00275DDE" w:rsidRDefault="008705C0" w:rsidP="00275DDE">
      <w:pPr>
        <w:pStyle w:val="BodyText"/>
        <w:spacing w:before="100" w:line="360" w:lineRule="auto"/>
        <w:ind w:left="720"/>
        <w:jc w:val="left"/>
        <w:rPr>
          <w:b/>
        </w:rPr>
      </w:pPr>
    </w:p>
    <w:p w14:paraId="307BE368" w14:textId="77777777" w:rsidR="008705C0" w:rsidRPr="00275DDE" w:rsidRDefault="008705C0" w:rsidP="00275DDE">
      <w:pPr>
        <w:pStyle w:val="BodyText"/>
        <w:spacing w:before="100" w:line="360" w:lineRule="auto"/>
        <w:ind w:left="720"/>
        <w:jc w:val="left"/>
        <w:rPr>
          <w:b/>
        </w:rPr>
      </w:pPr>
    </w:p>
    <w:p w14:paraId="0D90A452" w14:textId="77777777" w:rsidR="008705C0" w:rsidRPr="00275DDE" w:rsidRDefault="008705C0" w:rsidP="00275DDE">
      <w:pPr>
        <w:pStyle w:val="BodyText"/>
        <w:spacing w:before="100" w:line="360" w:lineRule="auto"/>
        <w:ind w:left="720"/>
        <w:jc w:val="left"/>
        <w:rPr>
          <w:b/>
        </w:rPr>
      </w:pPr>
    </w:p>
    <w:p w14:paraId="77C7880F" w14:textId="77777777" w:rsidR="008705C0" w:rsidRPr="00275DDE" w:rsidRDefault="008705C0" w:rsidP="00275DDE">
      <w:pPr>
        <w:pStyle w:val="BodyText"/>
        <w:spacing w:before="100" w:line="360" w:lineRule="auto"/>
        <w:ind w:left="720"/>
        <w:jc w:val="left"/>
        <w:rPr>
          <w:b/>
        </w:rPr>
      </w:pPr>
    </w:p>
    <w:p w14:paraId="02447B30" w14:textId="77777777" w:rsidR="008705C0" w:rsidRPr="00275DDE" w:rsidRDefault="008705C0" w:rsidP="00275DDE">
      <w:pPr>
        <w:pStyle w:val="BodyText"/>
        <w:spacing w:before="100" w:line="360" w:lineRule="auto"/>
        <w:ind w:left="720"/>
        <w:jc w:val="left"/>
        <w:rPr>
          <w:b/>
        </w:rPr>
      </w:pPr>
    </w:p>
    <w:p w14:paraId="0025F193" w14:textId="77777777" w:rsidR="008705C0" w:rsidRPr="00275DDE" w:rsidRDefault="008705C0" w:rsidP="00275DDE">
      <w:pPr>
        <w:pStyle w:val="BodyText"/>
        <w:spacing w:before="100" w:line="360" w:lineRule="auto"/>
        <w:ind w:left="720"/>
        <w:jc w:val="left"/>
        <w:rPr>
          <w:b/>
        </w:rPr>
      </w:pPr>
    </w:p>
    <w:p w14:paraId="0EEE4B1A" w14:textId="77777777" w:rsidR="008705C0" w:rsidRPr="00275DDE" w:rsidRDefault="008705C0" w:rsidP="00275DDE">
      <w:pPr>
        <w:pStyle w:val="BodyText"/>
        <w:spacing w:before="100" w:line="360" w:lineRule="auto"/>
        <w:ind w:left="720"/>
        <w:jc w:val="left"/>
        <w:rPr>
          <w:b/>
        </w:rPr>
      </w:pPr>
    </w:p>
    <w:p w14:paraId="05DCE0C4" w14:textId="77777777" w:rsidR="008705C0" w:rsidRPr="00275DDE" w:rsidRDefault="008705C0" w:rsidP="00275DDE">
      <w:pPr>
        <w:pStyle w:val="BodyText"/>
        <w:spacing w:before="100" w:line="360" w:lineRule="auto"/>
        <w:ind w:left="720"/>
        <w:jc w:val="left"/>
        <w:rPr>
          <w:b/>
        </w:rPr>
      </w:pPr>
    </w:p>
    <w:p w14:paraId="1502713D" w14:textId="77777777" w:rsidR="004C0534" w:rsidRPr="00275DDE" w:rsidRDefault="004C0534" w:rsidP="00275DDE">
      <w:pPr>
        <w:spacing w:before="78" w:line="360" w:lineRule="auto"/>
        <w:ind w:right="15"/>
        <w:rPr>
          <w:rFonts w:ascii="Times New Roman" w:hAnsi="Times New Roman" w:cs="Times New Roman"/>
          <w:b/>
          <w:sz w:val="24"/>
          <w:szCs w:val="24"/>
        </w:rPr>
      </w:pPr>
    </w:p>
    <w:p w14:paraId="3FF048CD" w14:textId="0716C13E" w:rsidR="008705C0" w:rsidRPr="00275DDE" w:rsidRDefault="004C0534" w:rsidP="00275DDE">
      <w:pPr>
        <w:spacing w:before="78" w:line="360" w:lineRule="auto"/>
        <w:ind w:right="15"/>
        <w:rPr>
          <w:rFonts w:ascii="Times New Roman" w:hAnsi="Times New Roman" w:cs="Times New Roman"/>
          <w:b/>
          <w:sz w:val="24"/>
          <w:szCs w:val="24"/>
        </w:rPr>
      </w:pPr>
      <w:r w:rsidRPr="00275DDE">
        <w:rPr>
          <w:rFonts w:ascii="Times New Roman" w:hAnsi="Times New Roman" w:cs="Times New Roman"/>
          <w:b/>
          <w:sz w:val="24"/>
          <w:szCs w:val="24"/>
        </w:rPr>
        <w:lastRenderedPageBreak/>
        <w:t xml:space="preserve">                                                    </w:t>
      </w:r>
      <w:r w:rsidR="008705C0" w:rsidRPr="00275DDE">
        <w:rPr>
          <w:rFonts w:ascii="Times New Roman" w:hAnsi="Times New Roman" w:cs="Times New Roman"/>
          <w:b/>
          <w:sz w:val="24"/>
          <w:szCs w:val="24"/>
        </w:rPr>
        <w:t>LIST</w:t>
      </w:r>
      <w:r w:rsidR="008705C0" w:rsidRPr="00275DDE">
        <w:rPr>
          <w:rFonts w:ascii="Times New Roman" w:hAnsi="Times New Roman" w:cs="Times New Roman"/>
          <w:b/>
          <w:spacing w:val="-9"/>
          <w:sz w:val="24"/>
          <w:szCs w:val="24"/>
        </w:rPr>
        <w:t xml:space="preserve"> </w:t>
      </w:r>
      <w:r w:rsidR="008705C0" w:rsidRPr="00275DDE">
        <w:rPr>
          <w:rFonts w:ascii="Times New Roman" w:hAnsi="Times New Roman" w:cs="Times New Roman"/>
          <w:b/>
          <w:sz w:val="24"/>
          <w:szCs w:val="24"/>
        </w:rPr>
        <w:t>OF</w:t>
      </w:r>
      <w:r w:rsidR="008705C0" w:rsidRPr="00275DDE">
        <w:rPr>
          <w:rFonts w:ascii="Times New Roman" w:hAnsi="Times New Roman" w:cs="Times New Roman"/>
          <w:b/>
          <w:spacing w:val="-19"/>
          <w:sz w:val="24"/>
          <w:szCs w:val="24"/>
        </w:rPr>
        <w:t xml:space="preserve"> </w:t>
      </w:r>
      <w:r w:rsidR="008705C0" w:rsidRPr="00275DDE">
        <w:rPr>
          <w:rFonts w:ascii="Times New Roman" w:hAnsi="Times New Roman" w:cs="Times New Roman"/>
          <w:b/>
          <w:spacing w:val="-2"/>
          <w:sz w:val="24"/>
          <w:szCs w:val="24"/>
        </w:rPr>
        <w:t>TABLES</w:t>
      </w:r>
    </w:p>
    <w:p w14:paraId="6C45776C" w14:textId="67223481" w:rsidR="008705C0" w:rsidRPr="00275DDE" w:rsidRDefault="00C74351" w:rsidP="00275DDE">
      <w:pPr>
        <w:pStyle w:val="BodyText"/>
        <w:spacing w:before="100" w:line="360" w:lineRule="auto"/>
        <w:rPr>
          <w:b/>
        </w:rPr>
      </w:pPr>
      <w:r w:rsidRPr="00275DDE">
        <w:rPr>
          <w:bCs/>
        </w:rPr>
        <w:t xml:space="preserve">Table 1. </w:t>
      </w:r>
      <w:r w:rsidRPr="00275DDE">
        <w:t xml:space="preserve">Classification </w:t>
      </w:r>
      <w:r w:rsidR="00844D33" w:rsidRPr="00275DDE">
        <w:t xml:space="preserve">Report </w:t>
      </w:r>
      <w:r w:rsidR="00EF7DC0">
        <w:tab/>
      </w:r>
      <w:r w:rsidR="00EF7DC0">
        <w:tab/>
      </w:r>
      <w:r w:rsidR="00EF7DC0">
        <w:tab/>
      </w:r>
      <w:r w:rsidR="00EF7DC0">
        <w:tab/>
      </w:r>
      <w:r w:rsidR="00EF7DC0">
        <w:tab/>
      </w:r>
      <w:r w:rsidR="00EF7DC0">
        <w:tab/>
      </w:r>
      <w:r w:rsidR="00EF7DC0">
        <w:tab/>
        <w:t>12</w:t>
      </w:r>
    </w:p>
    <w:p w14:paraId="5E171C6F" w14:textId="77777777" w:rsidR="008705C0" w:rsidRPr="00275DDE" w:rsidRDefault="008705C0" w:rsidP="00275DDE">
      <w:pPr>
        <w:pStyle w:val="BodyText"/>
        <w:spacing w:before="100" w:line="360" w:lineRule="auto"/>
        <w:ind w:left="720"/>
        <w:jc w:val="left"/>
        <w:rPr>
          <w:b/>
        </w:rPr>
      </w:pPr>
    </w:p>
    <w:p w14:paraId="29FC39AE" w14:textId="77777777" w:rsidR="008705C0" w:rsidRPr="00275DDE" w:rsidRDefault="008705C0" w:rsidP="00275DDE">
      <w:pPr>
        <w:pStyle w:val="BodyText"/>
        <w:spacing w:before="100" w:line="360" w:lineRule="auto"/>
        <w:ind w:left="720"/>
        <w:jc w:val="left"/>
        <w:rPr>
          <w:b/>
        </w:rPr>
      </w:pPr>
    </w:p>
    <w:p w14:paraId="7170960F" w14:textId="77777777" w:rsidR="008705C0" w:rsidRPr="00275DDE" w:rsidRDefault="008705C0" w:rsidP="00275DDE">
      <w:pPr>
        <w:pStyle w:val="BodyText"/>
        <w:spacing w:before="100" w:line="360" w:lineRule="auto"/>
        <w:ind w:left="720"/>
        <w:jc w:val="left"/>
        <w:rPr>
          <w:b/>
        </w:rPr>
      </w:pPr>
    </w:p>
    <w:p w14:paraId="4B2538E6" w14:textId="77777777" w:rsidR="008705C0" w:rsidRPr="00275DDE" w:rsidRDefault="008705C0" w:rsidP="00275DDE">
      <w:pPr>
        <w:pStyle w:val="BodyText"/>
        <w:spacing w:before="100" w:line="360" w:lineRule="auto"/>
        <w:ind w:left="720"/>
        <w:jc w:val="left"/>
        <w:rPr>
          <w:b/>
        </w:rPr>
      </w:pPr>
    </w:p>
    <w:p w14:paraId="42B586F1" w14:textId="77777777" w:rsidR="008705C0" w:rsidRPr="00275DDE" w:rsidRDefault="008705C0" w:rsidP="00275DDE">
      <w:pPr>
        <w:pStyle w:val="BodyText"/>
        <w:spacing w:before="100" w:line="360" w:lineRule="auto"/>
        <w:ind w:left="720"/>
        <w:jc w:val="left"/>
        <w:rPr>
          <w:b/>
        </w:rPr>
      </w:pPr>
    </w:p>
    <w:p w14:paraId="20906D28" w14:textId="77777777" w:rsidR="008705C0" w:rsidRPr="00275DDE" w:rsidRDefault="008705C0" w:rsidP="00275DDE">
      <w:pPr>
        <w:pStyle w:val="BodyText"/>
        <w:spacing w:before="100" w:line="360" w:lineRule="auto"/>
        <w:ind w:left="720"/>
        <w:jc w:val="left"/>
        <w:rPr>
          <w:b/>
        </w:rPr>
      </w:pPr>
    </w:p>
    <w:p w14:paraId="3D13D289" w14:textId="77777777" w:rsidR="008705C0" w:rsidRPr="00275DDE" w:rsidRDefault="008705C0" w:rsidP="00275DDE">
      <w:pPr>
        <w:pStyle w:val="BodyText"/>
        <w:spacing w:before="100" w:line="360" w:lineRule="auto"/>
        <w:ind w:left="720"/>
        <w:jc w:val="left"/>
        <w:rPr>
          <w:b/>
        </w:rPr>
      </w:pPr>
    </w:p>
    <w:p w14:paraId="2F1093AC" w14:textId="77777777" w:rsidR="008705C0" w:rsidRPr="00275DDE" w:rsidRDefault="008705C0" w:rsidP="00275DDE">
      <w:pPr>
        <w:pStyle w:val="BodyText"/>
        <w:spacing w:before="100" w:line="360" w:lineRule="auto"/>
        <w:ind w:left="720"/>
        <w:jc w:val="left"/>
        <w:rPr>
          <w:b/>
        </w:rPr>
      </w:pPr>
    </w:p>
    <w:p w14:paraId="10F8D200" w14:textId="77777777" w:rsidR="008705C0" w:rsidRPr="00275DDE" w:rsidRDefault="008705C0" w:rsidP="00275DDE">
      <w:pPr>
        <w:pStyle w:val="BodyText"/>
        <w:spacing w:before="100" w:line="360" w:lineRule="auto"/>
        <w:ind w:left="720"/>
        <w:jc w:val="left"/>
        <w:rPr>
          <w:b/>
        </w:rPr>
      </w:pPr>
    </w:p>
    <w:p w14:paraId="562ADE33" w14:textId="77777777" w:rsidR="008705C0" w:rsidRPr="00275DDE" w:rsidRDefault="008705C0" w:rsidP="00275DDE">
      <w:pPr>
        <w:pStyle w:val="BodyText"/>
        <w:spacing w:before="100" w:line="360" w:lineRule="auto"/>
        <w:jc w:val="left"/>
        <w:rPr>
          <w:b/>
        </w:rPr>
      </w:pPr>
    </w:p>
    <w:p w14:paraId="06B82045" w14:textId="77777777" w:rsidR="009F3C88" w:rsidRPr="00275DDE" w:rsidRDefault="009F3C88" w:rsidP="00275DDE">
      <w:pPr>
        <w:pStyle w:val="BodyText"/>
        <w:spacing w:before="100" w:line="360" w:lineRule="auto"/>
        <w:ind w:left="720"/>
        <w:jc w:val="left"/>
        <w:rPr>
          <w:b/>
        </w:rPr>
        <w:sectPr w:rsidR="009F3C88" w:rsidRPr="00275DDE" w:rsidSect="009F3C88">
          <w:type w:val="continuous"/>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lowerRoman" w:start="1"/>
          <w:cols w:space="708"/>
          <w:docGrid w:linePitch="360"/>
        </w:sectPr>
      </w:pPr>
    </w:p>
    <w:p w14:paraId="529D8A07" w14:textId="77777777" w:rsidR="008705C0" w:rsidRPr="00275DDE" w:rsidRDefault="008705C0" w:rsidP="00275DDE">
      <w:pPr>
        <w:pStyle w:val="BodyText"/>
        <w:spacing w:before="100" w:line="360" w:lineRule="auto"/>
        <w:ind w:left="720"/>
        <w:jc w:val="left"/>
        <w:rPr>
          <w:b/>
        </w:rPr>
      </w:pPr>
    </w:p>
    <w:p w14:paraId="21A30BFE" w14:textId="77777777" w:rsidR="008705C0" w:rsidRPr="00275DDE" w:rsidRDefault="008705C0" w:rsidP="00275DDE">
      <w:pPr>
        <w:pStyle w:val="BodyText"/>
        <w:spacing w:before="100" w:line="360" w:lineRule="auto"/>
        <w:ind w:left="720"/>
        <w:jc w:val="left"/>
        <w:rPr>
          <w:b/>
        </w:rPr>
      </w:pPr>
    </w:p>
    <w:p w14:paraId="29DEBBC6"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1E4D5B1C"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4342BBA7"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2CF2FE4B"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3423195C"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03FDB852" w14:textId="397EE0FE" w:rsidR="009F3C88" w:rsidRPr="00275DDE" w:rsidRDefault="005A23D7"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CHAPTER 1</w:t>
      </w:r>
    </w:p>
    <w:p w14:paraId="095DB0EB" w14:textId="43351643" w:rsidR="008705C0" w:rsidRPr="00275DDE" w:rsidRDefault="008705C0"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INTRODUCTION</w:t>
      </w:r>
    </w:p>
    <w:p w14:paraId="04166CC3" w14:textId="77777777" w:rsidR="008705C0" w:rsidRPr="00275DDE" w:rsidRDefault="008705C0" w:rsidP="00275DDE">
      <w:pPr>
        <w:pStyle w:val="BodyText"/>
        <w:spacing w:before="100" w:line="360" w:lineRule="auto"/>
        <w:ind w:left="720"/>
        <w:jc w:val="left"/>
        <w:rPr>
          <w:b/>
        </w:rPr>
      </w:pPr>
    </w:p>
    <w:p w14:paraId="754CE553" w14:textId="77777777" w:rsidR="008705C0" w:rsidRPr="00275DDE" w:rsidRDefault="008705C0" w:rsidP="00275DDE">
      <w:pPr>
        <w:pStyle w:val="BodyText"/>
        <w:spacing w:before="100" w:line="360" w:lineRule="auto"/>
        <w:ind w:left="720"/>
        <w:jc w:val="left"/>
        <w:rPr>
          <w:b/>
        </w:rPr>
      </w:pPr>
    </w:p>
    <w:p w14:paraId="73F8AB56" w14:textId="77777777" w:rsidR="008705C0" w:rsidRPr="00275DDE" w:rsidRDefault="008705C0" w:rsidP="00275DDE">
      <w:pPr>
        <w:pStyle w:val="BodyText"/>
        <w:spacing w:before="100" w:line="360" w:lineRule="auto"/>
        <w:ind w:left="720"/>
        <w:jc w:val="left"/>
        <w:rPr>
          <w:b/>
        </w:rPr>
      </w:pPr>
    </w:p>
    <w:p w14:paraId="038C8E69" w14:textId="77777777" w:rsidR="008705C0" w:rsidRPr="00275DDE" w:rsidRDefault="008705C0" w:rsidP="00275DDE">
      <w:pPr>
        <w:pStyle w:val="BodyText"/>
        <w:spacing w:before="100" w:line="360" w:lineRule="auto"/>
        <w:ind w:left="720"/>
        <w:jc w:val="left"/>
        <w:rPr>
          <w:b/>
        </w:rPr>
      </w:pPr>
    </w:p>
    <w:p w14:paraId="2D7212F1" w14:textId="77777777" w:rsidR="008705C0" w:rsidRPr="00275DDE" w:rsidRDefault="008705C0" w:rsidP="00275DDE">
      <w:pPr>
        <w:pStyle w:val="BodyText"/>
        <w:spacing w:before="100" w:line="360" w:lineRule="auto"/>
        <w:ind w:left="720"/>
        <w:jc w:val="left"/>
        <w:rPr>
          <w:b/>
        </w:rPr>
      </w:pPr>
    </w:p>
    <w:p w14:paraId="14EB052F" w14:textId="77777777" w:rsidR="008705C0" w:rsidRPr="00275DDE" w:rsidRDefault="008705C0" w:rsidP="00275DDE">
      <w:pPr>
        <w:pStyle w:val="BodyText"/>
        <w:spacing w:before="100" w:line="360" w:lineRule="auto"/>
        <w:ind w:left="720"/>
        <w:jc w:val="left"/>
        <w:rPr>
          <w:b/>
        </w:rPr>
      </w:pPr>
    </w:p>
    <w:p w14:paraId="0A9CFBAE" w14:textId="77777777" w:rsidR="008705C0" w:rsidRPr="00275DDE" w:rsidRDefault="008705C0" w:rsidP="00275DDE">
      <w:pPr>
        <w:pStyle w:val="BodyText"/>
        <w:spacing w:before="100" w:line="360" w:lineRule="auto"/>
        <w:ind w:left="720"/>
        <w:jc w:val="left"/>
        <w:rPr>
          <w:b/>
        </w:rPr>
      </w:pPr>
    </w:p>
    <w:p w14:paraId="3C13F160" w14:textId="77777777" w:rsidR="008705C0" w:rsidRPr="00275DDE" w:rsidRDefault="008705C0" w:rsidP="00275DDE">
      <w:pPr>
        <w:pStyle w:val="BodyText"/>
        <w:spacing w:before="100" w:line="360" w:lineRule="auto"/>
        <w:ind w:left="720"/>
        <w:jc w:val="left"/>
        <w:rPr>
          <w:b/>
        </w:rPr>
      </w:pPr>
    </w:p>
    <w:p w14:paraId="2EFB0C26" w14:textId="77777777" w:rsidR="008705C0" w:rsidRPr="00275DDE" w:rsidRDefault="008705C0" w:rsidP="00275DDE">
      <w:pPr>
        <w:pStyle w:val="BodyText"/>
        <w:spacing w:before="100" w:line="360" w:lineRule="auto"/>
        <w:ind w:left="720"/>
        <w:jc w:val="left"/>
        <w:rPr>
          <w:b/>
        </w:rPr>
      </w:pPr>
    </w:p>
    <w:p w14:paraId="60B8D3E5" w14:textId="77777777" w:rsidR="008705C0" w:rsidRPr="00275DDE" w:rsidRDefault="008705C0" w:rsidP="00275DDE">
      <w:pPr>
        <w:pStyle w:val="BodyText"/>
        <w:spacing w:before="100" w:line="360" w:lineRule="auto"/>
        <w:ind w:left="720"/>
        <w:jc w:val="left"/>
        <w:rPr>
          <w:b/>
        </w:rPr>
      </w:pPr>
    </w:p>
    <w:p w14:paraId="51B01DF3" w14:textId="77777777" w:rsidR="008705C0" w:rsidRPr="00275DDE" w:rsidRDefault="008705C0" w:rsidP="00275DDE">
      <w:pPr>
        <w:pStyle w:val="BodyText"/>
        <w:spacing w:before="100" w:line="360" w:lineRule="auto"/>
        <w:ind w:left="720"/>
        <w:jc w:val="left"/>
        <w:rPr>
          <w:b/>
        </w:rPr>
      </w:pPr>
    </w:p>
    <w:p w14:paraId="1B2E6200" w14:textId="77777777" w:rsidR="008705C0" w:rsidRPr="00275DDE" w:rsidRDefault="008705C0" w:rsidP="00275DDE">
      <w:pPr>
        <w:pStyle w:val="BodyText"/>
        <w:spacing w:before="100" w:line="360" w:lineRule="auto"/>
        <w:ind w:left="720"/>
        <w:jc w:val="left"/>
        <w:rPr>
          <w:b/>
        </w:rPr>
      </w:pPr>
    </w:p>
    <w:p w14:paraId="05BF8B3D" w14:textId="77777777" w:rsidR="008705C0" w:rsidRPr="00275DDE" w:rsidRDefault="008705C0" w:rsidP="00275DDE">
      <w:pPr>
        <w:pStyle w:val="BodyText"/>
        <w:spacing w:before="100" w:line="360" w:lineRule="auto"/>
        <w:ind w:left="720"/>
        <w:jc w:val="left"/>
        <w:rPr>
          <w:b/>
        </w:rPr>
      </w:pPr>
    </w:p>
    <w:p w14:paraId="4F60DB26" w14:textId="77777777" w:rsidR="008705C0" w:rsidRPr="00275DDE" w:rsidRDefault="008705C0" w:rsidP="00275DDE">
      <w:pPr>
        <w:pStyle w:val="BodyText"/>
        <w:spacing w:before="100" w:line="360" w:lineRule="auto"/>
        <w:ind w:left="720"/>
        <w:jc w:val="left"/>
        <w:rPr>
          <w:b/>
        </w:rPr>
      </w:pPr>
    </w:p>
    <w:p w14:paraId="6BF6F556" w14:textId="77777777" w:rsidR="008705C0" w:rsidRPr="00275DDE" w:rsidRDefault="008705C0" w:rsidP="00275DDE">
      <w:pPr>
        <w:pStyle w:val="BodyText"/>
        <w:spacing w:before="100" w:line="360" w:lineRule="auto"/>
        <w:ind w:left="720"/>
        <w:jc w:val="left"/>
        <w:rPr>
          <w:b/>
        </w:rPr>
      </w:pPr>
    </w:p>
    <w:p w14:paraId="24DAB9E0" w14:textId="77777777" w:rsidR="009F3C88" w:rsidRPr="00275DDE" w:rsidRDefault="009F3C88" w:rsidP="00275DDE">
      <w:pPr>
        <w:pStyle w:val="BodyText"/>
        <w:spacing w:before="100" w:line="360" w:lineRule="auto"/>
        <w:jc w:val="left"/>
        <w:rPr>
          <w:b/>
        </w:rPr>
      </w:pPr>
    </w:p>
    <w:p w14:paraId="258A9602" w14:textId="77444AA0" w:rsidR="009F3C88" w:rsidRPr="00275DDE" w:rsidRDefault="009F3C88" w:rsidP="00275DDE">
      <w:pPr>
        <w:pStyle w:val="BodyText"/>
        <w:numPr>
          <w:ilvl w:val="0"/>
          <w:numId w:val="8"/>
        </w:numPr>
        <w:spacing w:before="100" w:line="360" w:lineRule="auto"/>
        <w:jc w:val="center"/>
        <w:rPr>
          <w:b/>
        </w:rPr>
      </w:pPr>
      <w:r w:rsidRPr="00275DDE">
        <w:rPr>
          <w:b/>
        </w:rPr>
        <w:lastRenderedPageBreak/>
        <w:t>INTRODUCTION</w:t>
      </w:r>
    </w:p>
    <w:p w14:paraId="1E36CB07" w14:textId="77777777" w:rsidR="00D26AB1" w:rsidRPr="00275DDE" w:rsidRDefault="00D26AB1" w:rsidP="00275DDE">
      <w:pPr>
        <w:pStyle w:val="BodyText"/>
        <w:spacing w:before="100" w:line="360" w:lineRule="auto"/>
        <w:ind w:left="360"/>
        <w:rPr>
          <w:b/>
        </w:rPr>
      </w:pPr>
    </w:p>
    <w:p w14:paraId="26B72633" w14:textId="77777777" w:rsidR="009B77B0" w:rsidRPr="00275DDE" w:rsidRDefault="009B77B0" w:rsidP="00EE224B">
      <w:pPr>
        <w:pStyle w:val="BodyText"/>
        <w:spacing w:line="360" w:lineRule="auto"/>
        <w:rPr>
          <w:lang w:val="en-IN"/>
        </w:rPr>
      </w:pPr>
      <w:r w:rsidRPr="00275DDE">
        <w:rPr>
          <w:b/>
          <w:bCs/>
          <w:lang w:val="en-IN"/>
        </w:rPr>
        <w:t>1.1 Overview of Emoji Usage in Digital Communication</w:t>
      </w:r>
      <w:r w:rsidRPr="00275DDE">
        <w:rPr>
          <w:lang w:val="en-IN"/>
        </w:rPr>
        <w:br/>
        <w:t>Emojis have revolutionized digital communication by adding emotional context and enhancing textual interaction. Originally introduced as simple smiley faces or objects, emojis have expanded into a comprehensive symbolic language that is used across various platforms such as social media, messaging apps, and emails. Emojis convey emotions, tone, and even cultural nuances that plain text might fail to capture. Their usage is particularly important in environments where non-verbal cues are missing, such as in instant messaging or social media posts.</w:t>
      </w:r>
    </w:p>
    <w:p w14:paraId="5B413F07" w14:textId="01B24F9C" w:rsidR="009B77B0" w:rsidRPr="00275DDE" w:rsidRDefault="009B77B0" w:rsidP="00EE224B">
      <w:pPr>
        <w:pStyle w:val="BodyText"/>
        <w:spacing w:line="360" w:lineRule="auto"/>
        <w:rPr>
          <w:lang w:val="en-IN"/>
        </w:rPr>
      </w:pPr>
      <w:r w:rsidRPr="00275DDE">
        <w:rPr>
          <w:b/>
          <w:bCs/>
          <w:lang w:val="en-IN"/>
        </w:rPr>
        <w:t>1.2 Importance of Sentiment Analysis in Virtual Interaction</w:t>
      </w:r>
      <w:r w:rsidRPr="00275DDE">
        <w:rPr>
          <w:lang w:val="en-IN"/>
        </w:rPr>
        <w:br/>
        <w:t xml:space="preserve">As the volume of online communication grows, understanding user sentiment through emojis has become increasingly critical. Sentiment analysis, traditionally applied to text, is now extending its scope to emojis. By </w:t>
      </w:r>
      <w:proofErr w:type="spellStart"/>
      <w:r w:rsidRPr="00275DDE">
        <w:rPr>
          <w:lang w:val="en-IN"/>
        </w:rPr>
        <w:t>analyzing</w:t>
      </w:r>
      <w:proofErr w:type="spellEnd"/>
      <w:r w:rsidRPr="00275DDE">
        <w:rPr>
          <w:lang w:val="en-IN"/>
        </w:rPr>
        <w:t xml:space="preserve"> emoji usage, businesses and researchers can gather insights into customer satisfaction, emotional engagement, and even political opinions. Accurately identifying the sentiment behind emoji usage is key to improving user experience, targeted marketing, and feedback analysis in digital platforms.</w:t>
      </w:r>
    </w:p>
    <w:p w14:paraId="711BDAD6" w14:textId="3B875958" w:rsidR="009B77B0" w:rsidRPr="00275DDE" w:rsidRDefault="009B77B0" w:rsidP="00EE224B">
      <w:pPr>
        <w:pStyle w:val="BodyText"/>
        <w:spacing w:line="360" w:lineRule="auto"/>
        <w:rPr>
          <w:lang w:val="en-IN"/>
        </w:rPr>
      </w:pPr>
      <w:r w:rsidRPr="00275DDE">
        <w:rPr>
          <w:b/>
          <w:bCs/>
          <w:lang w:val="en-IN"/>
        </w:rPr>
        <w:t>1.3 Applications of Machine Learning in Emoji-based Sentiment Detection</w:t>
      </w:r>
      <w:r w:rsidRPr="00275DDE">
        <w:rPr>
          <w:lang w:val="en-IN"/>
        </w:rPr>
        <w:br/>
        <w:t xml:space="preserve">Machine learning has provided a robust framework for performing sentiment analysis at scale. Various algorithms, including artificial neural networks (ANN), are now employed to </w:t>
      </w:r>
      <w:proofErr w:type="spellStart"/>
      <w:r w:rsidRPr="00275DDE">
        <w:rPr>
          <w:lang w:val="en-IN"/>
        </w:rPr>
        <w:t>analyze</w:t>
      </w:r>
      <w:proofErr w:type="spellEnd"/>
      <w:r w:rsidRPr="00275DDE">
        <w:rPr>
          <w:lang w:val="en-IN"/>
        </w:rPr>
        <w:t xml:space="preserve"> the combination of text and emoji usage. These models are capable of learning intricate patterns in data, identifying the sentiment expressed through emojis, and offering predictions about user emotion. Applications range from social media monitoring to customer service analysis, where businesses can track user sentiment in real-time.</w:t>
      </w:r>
    </w:p>
    <w:p w14:paraId="37255F49" w14:textId="2B9CA429" w:rsidR="00D434D3" w:rsidRPr="00275DDE" w:rsidRDefault="00D434D3" w:rsidP="00275DDE">
      <w:pPr>
        <w:pStyle w:val="BodyText"/>
        <w:spacing w:before="100" w:line="360" w:lineRule="auto"/>
      </w:pPr>
    </w:p>
    <w:p w14:paraId="3F359418" w14:textId="77777777" w:rsidR="00D434D3" w:rsidRPr="00275DDE" w:rsidRDefault="00D434D3" w:rsidP="00275DDE">
      <w:pPr>
        <w:pStyle w:val="BodyText"/>
        <w:spacing w:before="100" w:line="360" w:lineRule="auto"/>
        <w:ind w:left="1080"/>
      </w:pPr>
    </w:p>
    <w:p w14:paraId="7C4B9E65" w14:textId="77777777" w:rsidR="00D434D3" w:rsidRPr="00275DDE" w:rsidRDefault="00D434D3" w:rsidP="00275DDE">
      <w:pPr>
        <w:pStyle w:val="BodyText"/>
        <w:spacing w:before="100" w:line="360" w:lineRule="auto"/>
        <w:ind w:left="1080"/>
      </w:pPr>
    </w:p>
    <w:p w14:paraId="4E0E2F04" w14:textId="77777777" w:rsidR="00D434D3" w:rsidRPr="00275DDE" w:rsidRDefault="00D434D3" w:rsidP="00275DDE">
      <w:pPr>
        <w:pStyle w:val="BodyText"/>
        <w:spacing w:before="100" w:line="360" w:lineRule="auto"/>
        <w:ind w:left="1080"/>
      </w:pPr>
    </w:p>
    <w:p w14:paraId="3FF9E765" w14:textId="77777777" w:rsidR="00D434D3" w:rsidRPr="00275DDE" w:rsidRDefault="00D434D3" w:rsidP="00275DDE">
      <w:pPr>
        <w:pStyle w:val="BodyText"/>
        <w:spacing w:before="100" w:line="360" w:lineRule="auto"/>
        <w:ind w:left="1080"/>
      </w:pPr>
    </w:p>
    <w:p w14:paraId="2DAC12A4" w14:textId="77777777" w:rsidR="00D434D3" w:rsidRPr="00275DDE" w:rsidRDefault="00D434D3" w:rsidP="00275DDE">
      <w:pPr>
        <w:pStyle w:val="BodyText"/>
        <w:spacing w:before="100" w:line="360" w:lineRule="auto"/>
        <w:ind w:left="1080"/>
        <w:jc w:val="left"/>
      </w:pPr>
    </w:p>
    <w:p w14:paraId="59AF10E3" w14:textId="77777777" w:rsidR="00D434D3" w:rsidRPr="00275DDE" w:rsidRDefault="00D434D3" w:rsidP="00275DDE">
      <w:pPr>
        <w:pStyle w:val="BodyText"/>
        <w:spacing w:before="100" w:line="360" w:lineRule="auto"/>
        <w:ind w:left="1080"/>
        <w:jc w:val="left"/>
      </w:pPr>
    </w:p>
    <w:p w14:paraId="0A08EFFE" w14:textId="77777777" w:rsidR="00D434D3" w:rsidRPr="00275DDE" w:rsidRDefault="00D434D3" w:rsidP="00275DDE">
      <w:pPr>
        <w:pStyle w:val="BodyText"/>
        <w:spacing w:before="100" w:line="360" w:lineRule="auto"/>
        <w:ind w:left="1080"/>
        <w:jc w:val="left"/>
      </w:pPr>
    </w:p>
    <w:p w14:paraId="51E5FFB2" w14:textId="77777777" w:rsidR="00D434D3" w:rsidRPr="00275DDE" w:rsidRDefault="00D434D3" w:rsidP="00275DDE">
      <w:pPr>
        <w:pStyle w:val="BodyText"/>
        <w:spacing w:before="100" w:line="360" w:lineRule="auto"/>
        <w:ind w:left="1080"/>
        <w:jc w:val="left"/>
      </w:pPr>
    </w:p>
    <w:p w14:paraId="31E1CF6B" w14:textId="77777777" w:rsidR="00D434D3" w:rsidRPr="00275DDE" w:rsidRDefault="00D434D3" w:rsidP="00275DDE">
      <w:pPr>
        <w:pStyle w:val="BodyText"/>
        <w:spacing w:before="100" w:line="360" w:lineRule="auto"/>
        <w:ind w:left="1080"/>
        <w:jc w:val="left"/>
      </w:pPr>
    </w:p>
    <w:p w14:paraId="0AC76D0A" w14:textId="77777777" w:rsidR="00D434D3" w:rsidRPr="00275DDE" w:rsidRDefault="00D434D3" w:rsidP="00275DDE">
      <w:pPr>
        <w:pStyle w:val="BodyText"/>
        <w:spacing w:before="100" w:line="360" w:lineRule="auto"/>
        <w:ind w:left="1080"/>
        <w:jc w:val="left"/>
      </w:pPr>
    </w:p>
    <w:p w14:paraId="1212463E" w14:textId="77777777" w:rsidR="00D434D3" w:rsidRPr="00275DDE" w:rsidRDefault="00D434D3" w:rsidP="00275DDE">
      <w:pPr>
        <w:pStyle w:val="BodyText"/>
        <w:spacing w:before="100" w:line="360" w:lineRule="auto"/>
        <w:ind w:left="1080"/>
        <w:jc w:val="left"/>
      </w:pPr>
    </w:p>
    <w:p w14:paraId="1C27204C" w14:textId="77777777" w:rsidR="00D434D3" w:rsidRPr="00275DDE" w:rsidRDefault="00D434D3" w:rsidP="00275DDE">
      <w:pPr>
        <w:pStyle w:val="BodyText"/>
        <w:spacing w:before="100" w:line="360" w:lineRule="auto"/>
        <w:ind w:left="1080"/>
        <w:jc w:val="left"/>
      </w:pPr>
    </w:p>
    <w:p w14:paraId="2C5737A5" w14:textId="0037C19A" w:rsidR="00D434D3" w:rsidRPr="00275DDE" w:rsidRDefault="00300917"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CHAPTER 2</w:t>
      </w:r>
    </w:p>
    <w:p w14:paraId="12C3C43F" w14:textId="40738F8F" w:rsidR="00D434D3" w:rsidRPr="00275DDE" w:rsidRDefault="00D434D3"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LITERATURE SURVEY</w:t>
      </w:r>
    </w:p>
    <w:p w14:paraId="6AE5F3B8" w14:textId="77777777" w:rsidR="00D434D3" w:rsidRPr="00275DDE" w:rsidRDefault="00D434D3" w:rsidP="00275DDE">
      <w:pPr>
        <w:pStyle w:val="BodyText"/>
        <w:spacing w:before="100" w:line="360" w:lineRule="auto"/>
        <w:ind w:left="1080"/>
        <w:jc w:val="left"/>
      </w:pPr>
    </w:p>
    <w:p w14:paraId="3BC80908" w14:textId="77777777" w:rsidR="00D434D3" w:rsidRPr="00275DDE" w:rsidRDefault="00D434D3" w:rsidP="00275DDE">
      <w:pPr>
        <w:pStyle w:val="BodyText"/>
        <w:spacing w:before="100" w:line="360" w:lineRule="auto"/>
        <w:ind w:left="1080"/>
        <w:jc w:val="left"/>
      </w:pPr>
    </w:p>
    <w:p w14:paraId="57CEBFF1" w14:textId="77777777" w:rsidR="00D434D3" w:rsidRPr="00275DDE" w:rsidRDefault="00D434D3" w:rsidP="00275DDE">
      <w:pPr>
        <w:pStyle w:val="BodyText"/>
        <w:spacing w:before="100" w:line="360" w:lineRule="auto"/>
        <w:ind w:left="1080"/>
        <w:jc w:val="left"/>
      </w:pPr>
    </w:p>
    <w:p w14:paraId="56A9F734" w14:textId="77777777" w:rsidR="00D434D3" w:rsidRPr="00275DDE" w:rsidRDefault="00D434D3" w:rsidP="00275DDE">
      <w:pPr>
        <w:pStyle w:val="BodyText"/>
        <w:spacing w:before="100" w:line="360" w:lineRule="auto"/>
        <w:ind w:left="1080"/>
        <w:jc w:val="left"/>
      </w:pPr>
    </w:p>
    <w:p w14:paraId="55BC6D57" w14:textId="77777777" w:rsidR="00D434D3" w:rsidRPr="00275DDE" w:rsidRDefault="00D434D3" w:rsidP="00275DDE">
      <w:pPr>
        <w:pStyle w:val="BodyText"/>
        <w:spacing w:before="100" w:line="360" w:lineRule="auto"/>
        <w:ind w:left="1080"/>
        <w:jc w:val="left"/>
      </w:pPr>
    </w:p>
    <w:p w14:paraId="0DE0D939" w14:textId="77777777" w:rsidR="00D434D3" w:rsidRPr="00275DDE" w:rsidRDefault="00D434D3" w:rsidP="00275DDE">
      <w:pPr>
        <w:pStyle w:val="BodyText"/>
        <w:spacing w:before="100" w:line="360" w:lineRule="auto"/>
        <w:ind w:left="1080"/>
        <w:jc w:val="left"/>
      </w:pPr>
    </w:p>
    <w:p w14:paraId="68A46261" w14:textId="77777777" w:rsidR="00D434D3" w:rsidRPr="00275DDE" w:rsidRDefault="00D434D3" w:rsidP="00275DDE">
      <w:pPr>
        <w:pStyle w:val="BodyText"/>
        <w:spacing w:before="100" w:line="360" w:lineRule="auto"/>
        <w:ind w:left="1080"/>
        <w:jc w:val="left"/>
      </w:pPr>
    </w:p>
    <w:p w14:paraId="29B227D5" w14:textId="77777777" w:rsidR="00D434D3" w:rsidRPr="00275DDE" w:rsidRDefault="00D434D3" w:rsidP="00275DDE">
      <w:pPr>
        <w:pStyle w:val="BodyText"/>
        <w:spacing w:before="100" w:line="360" w:lineRule="auto"/>
        <w:ind w:left="1080"/>
        <w:jc w:val="left"/>
      </w:pPr>
    </w:p>
    <w:p w14:paraId="7BF7A960" w14:textId="77777777" w:rsidR="00D434D3" w:rsidRPr="00275DDE" w:rsidRDefault="00D434D3" w:rsidP="00275DDE">
      <w:pPr>
        <w:pStyle w:val="BodyText"/>
        <w:spacing w:before="100" w:line="360" w:lineRule="auto"/>
        <w:ind w:left="1080"/>
        <w:jc w:val="left"/>
      </w:pPr>
    </w:p>
    <w:p w14:paraId="47AB877F" w14:textId="77777777" w:rsidR="00D434D3" w:rsidRPr="00275DDE" w:rsidRDefault="00D434D3" w:rsidP="00275DDE">
      <w:pPr>
        <w:pStyle w:val="BodyText"/>
        <w:spacing w:before="100" w:line="360" w:lineRule="auto"/>
        <w:ind w:left="1080"/>
        <w:jc w:val="left"/>
        <w:rPr>
          <w:b/>
          <w:bCs/>
        </w:rPr>
      </w:pPr>
    </w:p>
    <w:p w14:paraId="53AD172C" w14:textId="694637FC" w:rsidR="00D434D3" w:rsidRPr="00275DDE" w:rsidRDefault="00D434D3" w:rsidP="00275DDE">
      <w:pPr>
        <w:pStyle w:val="BodyText"/>
        <w:spacing w:before="100" w:line="360" w:lineRule="auto"/>
        <w:ind w:left="1080"/>
        <w:jc w:val="left"/>
      </w:pPr>
    </w:p>
    <w:p w14:paraId="0D439490" w14:textId="77777777" w:rsidR="009B77B0" w:rsidRPr="00275DDE" w:rsidRDefault="009B77B0" w:rsidP="00275DDE">
      <w:pPr>
        <w:pStyle w:val="BodyText"/>
        <w:spacing w:before="100" w:line="360" w:lineRule="auto"/>
        <w:ind w:left="1080"/>
        <w:jc w:val="center"/>
        <w:rPr>
          <w:b/>
          <w:bCs/>
        </w:rPr>
      </w:pPr>
    </w:p>
    <w:p w14:paraId="48174F12" w14:textId="77777777" w:rsidR="009B77B0" w:rsidRPr="00275DDE" w:rsidRDefault="009B77B0" w:rsidP="00275DDE">
      <w:pPr>
        <w:pStyle w:val="BodyText"/>
        <w:spacing w:before="100" w:line="360" w:lineRule="auto"/>
        <w:ind w:left="1080"/>
        <w:jc w:val="center"/>
        <w:rPr>
          <w:b/>
          <w:bCs/>
        </w:rPr>
      </w:pPr>
    </w:p>
    <w:p w14:paraId="0EBDDBFF" w14:textId="77777777" w:rsidR="009B77B0" w:rsidRDefault="009B77B0" w:rsidP="00275DDE">
      <w:pPr>
        <w:pStyle w:val="BodyText"/>
        <w:spacing w:before="100" w:line="360" w:lineRule="auto"/>
        <w:rPr>
          <w:b/>
          <w:bCs/>
        </w:rPr>
      </w:pPr>
    </w:p>
    <w:p w14:paraId="4CFE0859" w14:textId="77777777" w:rsidR="00A261E2" w:rsidRDefault="00A261E2" w:rsidP="00275DDE">
      <w:pPr>
        <w:pStyle w:val="BodyText"/>
        <w:spacing w:before="100" w:line="360" w:lineRule="auto"/>
        <w:rPr>
          <w:b/>
          <w:bCs/>
        </w:rPr>
      </w:pPr>
    </w:p>
    <w:p w14:paraId="4E2FE05D" w14:textId="77777777" w:rsidR="00A261E2" w:rsidRDefault="00A261E2" w:rsidP="00275DDE">
      <w:pPr>
        <w:pStyle w:val="BodyText"/>
        <w:spacing w:before="100" w:line="360" w:lineRule="auto"/>
        <w:rPr>
          <w:b/>
          <w:bCs/>
        </w:rPr>
      </w:pPr>
    </w:p>
    <w:p w14:paraId="492E367D" w14:textId="77777777" w:rsidR="00A261E2" w:rsidRDefault="00A261E2" w:rsidP="00275DDE">
      <w:pPr>
        <w:pStyle w:val="BodyText"/>
        <w:spacing w:before="100" w:line="360" w:lineRule="auto"/>
        <w:rPr>
          <w:b/>
          <w:bCs/>
        </w:rPr>
      </w:pPr>
    </w:p>
    <w:p w14:paraId="013042CF" w14:textId="77777777" w:rsidR="00A261E2" w:rsidRDefault="00A261E2" w:rsidP="00275DDE">
      <w:pPr>
        <w:pStyle w:val="BodyText"/>
        <w:spacing w:before="100" w:line="360" w:lineRule="auto"/>
        <w:rPr>
          <w:b/>
          <w:bCs/>
        </w:rPr>
      </w:pPr>
    </w:p>
    <w:p w14:paraId="67DDBCC5" w14:textId="77777777" w:rsidR="0053485B" w:rsidRPr="00275DDE" w:rsidRDefault="0053485B" w:rsidP="00275DDE">
      <w:pPr>
        <w:pStyle w:val="BodyText"/>
        <w:spacing w:before="100" w:line="360" w:lineRule="auto"/>
        <w:rPr>
          <w:b/>
          <w:bCs/>
        </w:rPr>
      </w:pPr>
    </w:p>
    <w:p w14:paraId="7974715D" w14:textId="5809E5B3" w:rsidR="00D434D3" w:rsidRPr="00275DDE" w:rsidRDefault="008D4951" w:rsidP="00275DDE">
      <w:pPr>
        <w:pStyle w:val="BodyText"/>
        <w:spacing w:before="100" w:line="360" w:lineRule="auto"/>
        <w:ind w:left="1080"/>
        <w:jc w:val="center"/>
        <w:rPr>
          <w:b/>
          <w:bCs/>
        </w:rPr>
      </w:pPr>
      <w:r w:rsidRPr="00275DDE">
        <w:rPr>
          <w:b/>
          <w:bCs/>
        </w:rPr>
        <w:lastRenderedPageBreak/>
        <w:t>2.LITERATURE SURVEY</w:t>
      </w:r>
    </w:p>
    <w:p w14:paraId="25215A1A" w14:textId="77777777" w:rsidR="008D4951" w:rsidRPr="00275DDE" w:rsidRDefault="008D4951" w:rsidP="00275DDE">
      <w:pPr>
        <w:pStyle w:val="BodyText"/>
        <w:spacing w:before="100" w:line="360" w:lineRule="auto"/>
        <w:ind w:left="1080"/>
        <w:jc w:val="center"/>
        <w:rPr>
          <w:b/>
          <w:bCs/>
        </w:rPr>
      </w:pPr>
    </w:p>
    <w:p w14:paraId="56AD8BC5" w14:textId="4B7BAD73" w:rsidR="008D4951" w:rsidRPr="00275DDE" w:rsidRDefault="008D4951" w:rsidP="00275DDE">
      <w:pPr>
        <w:pStyle w:val="BodyText"/>
        <w:spacing w:before="100" w:line="360" w:lineRule="auto"/>
        <w:rPr>
          <w:lang w:val="en-IN"/>
        </w:rPr>
      </w:pPr>
      <w:r w:rsidRPr="00275DDE">
        <w:rPr>
          <w:lang w:val="en-IN"/>
        </w:rPr>
        <w:t>A literature survey is a critical review of the studies and academic contributions already existing within the body of knowledge relevant to the issue under investigation. While synthesizing key findings, methodologies, and theories into other research works, it shows states of progress on the one hand and gaps on the other hand. In the process, it puts the current study not only into a warranted context but also into a justified need. This literature review will help researchers place their own work within the broader knowledge already in existence-that is, present exactly how the study builds on, contrasts with, or fills a gap left by previous research.</w:t>
      </w:r>
    </w:p>
    <w:p w14:paraId="6D2D07C9" w14:textId="0D163E88" w:rsidR="008D4951" w:rsidRPr="00275DDE" w:rsidRDefault="008D4951" w:rsidP="00275DDE">
      <w:pPr>
        <w:pStyle w:val="BodyText"/>
        <w:spacing w:before="100" w:line="360" w:lineRule="auto"/>
        <w:rPr>
          <w:b/>
          <w:bCs/>
        </w:rPr>
      </w:pPr>
      <w:r w:rsidRPr="00275DDE">
        <w:rPr>
          <w:b/>
          <w:bCs/>
        </w:rPr>
        <w:t>2.1 Existing Research in Sentiment Analysis</w:t>
      </w:r>
    </w:p>
    <w:p w14:paraId="03D35834" w14:textId="5FC2AE43" w:rsidR="00501BE2" w:rsidRPr="00275DDE" w:rsidRDefault="00501BE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t>This paper explores sentiment analysis by classifying text into positive, negative, or neutral sentiments using machine learning techniques. It provides a foundational understanding of the underlying emotions in textual data and discusses the challenges in accurate classification due to varying context and expression of emotions in text.</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ATS58046.2023.10424206","ISBN":"9798350383881","abstract":"Social media plays a vital role in our daily lives. To understand and interpret emotions and opinions expressed on social media platforms, analyzing sentiment is very important. Our study is based on Twitter sentiment analysis. Our aim is to classify tweets automatically as positive, negative, or neutral based on their content using natural language processing and machine learning algorithms. The dataset we used for our analysis is extracted from the website called mendeley data and also we have added some tweets manually which covers various topics. To remove noise, including URLs, hashtags, punctuations, and user mentions, and to retain essential textual content and emojis, we pre-processed the dataset. Additionally, for our research, we used VADER (Valence Aware Dictionary and sentiment Reasoner) and Transformers-RoBERTa to analyze the sentiment of various tweets. We evaluate the performance of these two models using evaluation metrics such as accuracy, precision, recall and F1-score, and also confusion metrics on the testing set. We also discuss the study's limitations and conclude that machine learning-based sentiment analysis models are a reliable tool for the sentiment analysis of the twitter dataset.","author":[{"dropping-particle":"","family":"Ferdoshi","given":"Jannatul","non-dropping-particle":"","parse-names":false,"suffix":""},{"dropping-particle":"","family":"Salsabil","given":"Samirah Dilshad","non-dropping-particle":"","parse-names":false,"suffix":""},{"dropping-particle":"","family":"Rhythm","given":"Ehsanur Rahman","non-dropping-particle":"","parse-names":false,"suffix":""},{"dropping-particle":"","family":"Mehedi","given":"Md Humaion Kabir","non-dropping-particle":"","parse-names":false,"suffix":""},{"dropping-particle":"","family":"Rasel","given":"Annajiat Alim","non-dropping-particle":"","parse-names":false,"suffix":""}],"container-title":"2023 Computer Applications and Technological Solutions, CATS 2023","id":"ITEM-1","issue":"2022","issued":{"date-parts":[["2023"]]},"page":"1-7","publisher":"IEEE","title":"Unveiling Twitter Sentiments: Analyzing Emotions and Opinions through Sentiment Analysis on Twitter Dataset","type":"article-journal"},"uris":["http://www.mendeley.com/documents/?uuid=f9a54a0e-6ae5-4875-a0a6-af28c5be8a3b"]}],"mendeley":{"formattedCitation":"[1]","plainTextFormattedCitation":"[1]","previouslyFormattedCitation":"[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e authors discuss the integration of emojis in faculty feedback using ChatGPT, highlighting how emojis can enhance the richness of feedback. The paper emphasizes the role of AI in embedding emojis and how it improves communication effectiveness in educational setting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SCE60160.2023.00173","ISBN":"9798350327595","abstract":"This study explores the potential of integrating emojis, and digital pictographs, into faculty feedback to augment student learning outcomes. This additional layer of expressiveness, encouragement, and involvement adds a personal touch to the often distant and virtual student-educator communications, fostering motivation. The study focuses on the impact of emojis on the learning process within the scrutinized Computer Science (CS) Department. Capitalizing on the capabilities of OpenAI's Large Language Model (LLM) ChatGPT-4, its Application Programming Interface (API), and associated tools and third-party plugins, a system that translates text into corresponding emojis and vice versa has been developed. The proposed application offers direct benefits to educators by simplifying the provision of detailed and extensive feedback to students. The primary research question is: Can the appropriate use of emojis, matched with the sentiment of the feedback text, contribute to enhanced student learning outcomes, higher retention rates, and boost the reputation of the educators providing it? Two surveys on the impact of emojis across selected course sections were conducted to answer the question: a pre-survey and a post-survey involving 175 active participants. The results were analyzed, and it was concluded that integrating emojis in faculty feedback, particularly when grading student work, could potentially enhance student learning outcomes and their overall course experience.","author":[{"dropping-particle":"","family":"Kupershtein","given":"Ethan","non-dropping-particle":"","parse-names":false,"suffix":""},{"dropping-particle":"","family":"Kumar","given":"Yulia","non-dropping-particle":"","parse-names":false,"suffix":""},{"dropping-particle":"","family":"Manikandan","given":"Anjana","non-dropping-particle":"","parse-names":false,"suffix":""},{"dropping-particle":"","family":"Morreale","given":"Patricia","non-dropping-particle":"","parse-names":false,"suffix":""},{"dropping-particle":"","family":"Li","given":"J. Jenny","non-dropping-particle":"","parse-names":false,"suffix":""}],"container-title":"Proceedings - 2023 Congress in Computer Science, Computer Engineering, and Applied Computing, CSCE 2023","id":"ITEM-1","issued":{"date-parts":[["2023"]]},"page":"1039-1046","title":"ChatGPT as a Game-Changer for Embedding Emojis in Faculty Feedback","type":"article-journal"},"uris":["http://www.mendeley.com/documents/?uuid=46cf0632-7bcb-49c3-a671-52649dbe1bf5"]}],"mendeley":{"formattedCitation":"[2]","plainTextFormattedCitation":"[2]","previouslyFormattedCitation":"[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is paper focuses on tweet sentiment classification using emojis and emoticons. The study shows how emojis and emoticons improve sentiment detection accuracy, particularly in social media content, where they carry significant emotional weight.</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TIS50118.2020.9320988","ISBN":"9781728177267","abstract":"Indonesian Twitter's user tends to use emoji or emoticon when tweeting. Emoji and emoticon can help them for conveying their message efficiently. It is used for expressing their sentiment about a certain topic. For analyzing sentiment with classification technique, the use of emoji and emoticon might take into consideration. In this paper, we knew that Indonesian Twitter's User not only uses emoji in their tweets but also emoticon although emoji used is dominating tweets than emoticon. In some cases, both of them are used simultaneously in a tweet. Emoji and emoticon affect classification model performance positively so that emoji and emoticon might not remove in-text pre-processed and include in classification features. For included in classification feature emoji and emoticon convert into its Unicode Name, but this conversion slightly below classification model from conversion emoji and emoticon into its lexicon sentiment. Conversion emoji and emoticon into its lexicon sentiment make classification model performance more stable. But considering emoticon and emoji cannot simply be interpreted into certain sentiment class so conversion into Unicode Name is encouraging. SVM produces the best performance followed by Bernoulli Naïve Bayes and the last one is Multinomial Naïve Bayes.","author":[{"dropping-particle":"","family":"Arifiyanti","given":"Amalia Anjani","non-dropping-particle":"","parse-names":false,"suffix":""},{"dropping-particle":"","family":"Wahyuni","given":"Eka Dyar","non-dropping-particle":"","parse-names":false,"suffix":""}],"container-title":"Proceeding - 6th Information Technology International Seminar, ITIS 2020","id":"ITEM-1","issued":{"date-parts":[["2020"]]},"page":"145-150","title":"Emoji and emoticon in tweet sentiment classification","type":"article-journal"},"uris":["http://www.mendeley.com/documents/?uuid=142849e3-1572-4650-9151-52594d2bef95"]}],"mendeley":{"formattedCitation":"[3]","plainTextFormattedCitation":"[3]","previouslyFormattedCitation":"[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3]</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research examines emoji classification using the Random Forest Classifier, providing insights into the effectiveness of this machine learning model in distinguishing various emoji-based sentiments, which aids in more nuanced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3N56670.2022.10074460","ISBN":"9781665474368","abstract":"The automatic classification of emotions based on emojis is used in several applications such as social media platforms like Twitter are able to communicate their thoughts on a subject. Emojis are visual symbols that are used to express feelings and emotions on social media. This paper will address the development of an automated learning model that allows the classification of emotions in emojis and small texts in English using Bag of Words (BoW), Ngrams, and VADER sentiment scores. Further emoji images are processed with Gabor wavelet to get the features for training with a Random Forest (RF) classifier. To obtain different emotions, different emoji images are further classified using an RF classifier. The suggested technique achieves 94.59% classification accuracy.","author":[{"dropping-particle":"","family":"Bala","given":"Madhu","non-dropping-particle":"","parse-names":false,"suffix":""},{"dropping-particle":"","family":"Gupta","given":"Meenu","non-dropping-particle":"","parse-names":false,"suffix":""},{"dropping-particle":"","family":"Kumar","given":"Rakesh","non-dropping-particle":"","parse-names":false,"suffix":""}],"container-title":"Proceedings - 2022 4th International Conference on Advances in Computing, Communication Control and Networking, ICAC3N 2022","id":"ITEM-1","issued":{"date-parts":[["2022"]]},"page":"728-732","publisher":"IEEE","title":"Emoji Classification using Random Forest Classifier","type":"article-journal"},"uris":["http://www.mendeley.com/documents/?uuid=176ee6dc-56df-46ba-a5b2-4565da1e7919"]}],"mendeley":{"formattedCitation":"[4]","plainTextFormattedCitation":"[4]","previouslyFormattedCitation":"[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4]</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e paper presents a method for predicting sentiment based on emoji usage by leveraging sentiment analysis. The authors show how emoji sentiment prediction can complement text-based analysis for more accurate sentiment insigh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UBMK.2018.8566260","ISBN":"9781538678930","abstract":"With the rise of the usage and interest on social media platforms, emojis have become an increasingly important part of the written language and one of the most important signals for micro-blog sentiment analysis. In this paper, we employed and evaluated classification models using two different representations based on bag-of-words and fastText to address the problem of sentiment analysis over emojis/emoticons for Turkish positive, negative and neutral tweets. At first, the bagof-words approach is used as a simple and efficient baseline method for tweet representation, where the classifiers such as Naive Bayes, Logistic Regression, Support Vector Machines, Decision Trees have been applied to these tweets. Secondly, we utilized fastText to represent tweets as word n-grams for sentiment analysis problem. The results show that there is no significant difference between the two models. While fastText shows 79% and the Linear Regression classifier obtains 77% F1-score for binary classification, fastText performs 62% and Linear Regression has 58% F1-score for multi-class classification. This study is considered as the first study that contributes to the literature by applying different vector representations such as bag-of-words and fastText to predict Turkish tweets over emojis. This study can also be utilized to predict emojis on social media context in the future.","author":[{"dropping-particle":"","family":"Velioglu","given":"Riza","non-dropping-particle":"","parse-names":false,"suffix":""},{"dropping-particle":"","family":"Yildiz","given":"Tugba","non-dropping-particle":"","parse-names":false,"suffix":""},{"dropping-particle":"","family":"Yildirim","given":"Savas","non-dropping-particle":"","parse-names":false,"suffix":""}],"container-title":"UBMK 2018 - 3rd International Conference on Computer Science and Engineering","id":"ITEM-1","issued":{"date-parts":[["2018"]]},"page":"303-307","title":"Sentiment Analysis Using Learning Approaches over Emojis for Turkish Tweets","type":"article-journal"},"uris":["http://www.mendeley.com/documents/?uuid=7961c53b-8fe4-4e03-9d87-18166594ff4a"]}],"mendeley":{"formattedCitation":"[5]","plainTextFormattedCitation":"[5]","previouslyFormattedCitation":"[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5]</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 This paper introduces the Emo-SL Framework, which uses text-based features and machine learning for emoji sentiment analysis. It demonstrates the development of an emoji sentiment lexicon, which helps improve sentiment classification accuracy in various contex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ACCESS.2024.3382836","ISSN":"21693536","abstract":"Recently, given the rise of types of social media networks, the analysis of sentiment and opinions in textual data has gained significant importance. However, sentiment analysis in informal Arabic text presents challenges due to morphological complexities and dialectal variances. This research aims to develop an Emoji Sentiment Lexicon (Emo-SL) tailored to Arabic-language tweets and demonstrate performance improvements by combining emoji-based features with machine learning (ML) for sentiment classification. We constructed the Emo-SL using a corpus of 58K Arabic tweets containing emojis, calculating sentiment scores for 222 frequently occurring emojis based on their distribution across positive and negative categories. Emoji weighting is integrated with text-based feature extraction using lexicons to train classifiers on an Arabic tweet dataset. ML models, including Support Vector Machines (SVM), Naive Bayes, Random Forests, and K-Nearest Neighbors (KNN) are evaluated after optimal preprocessing and normalization. The results show that adding Emo-SL derived emoji features to ML classifiers can significantly improve accuracy by 26.7% over just textual features. The emoji-aware integrated approach achieves 89% F1 score, outperforming the rule-based VADER sentiment analyzer. Additionally, analysis of n-gram impacts further confirms the value of fusing emoji and text semantics for Arabic sentiment classification. The Emo-SL lexicon provides an effective framework for extracting nuanced emotional insights from noisy micro-text, which demonstrates the potential of contextualized emoji understanding to advance multilingual sentiment analysis performance.","author":[{"dropping-particle":"","family":"Alfreihat","given":"Manar","non-dropping-particle":"","parse-names":false,"suffix":""},{"dropping-particle":"","family":"Almousa","given":"Omar Saad","non-dropping-particle":"","parse-names":false,"suffix":""},{"dropping-particle":"","family":"Tashtoush","given":"Yahya","non-dropping-particle":"","parse-names":false,"suffix":""},{"dropping-particle":"","family":"Alsobeh","given":"Anas","non-dropping-particle":"","parse-names":false,"suffix":""},{"dropping-particle":"","family":"Mansour","given":"Khalid","non-dropping-particle":"","parse-names":false,"suffix":""},{"dropping-particle":"","family":"Migdady","given":"Hazem","non-dropping-particle":"","parse-names":false,"suffix":""}],"container-title":"IEEE Access","id":"ITEM-1","issue":"April","issued":{"date-parts":[["2024"]]},"page":"81793-81812","publisher":"IEEE","title":"Emo-SL Framework: Emoji Sentiment Lexicon Using Text-Based Features and Machine Learning for Sentiment Analysis","type":"article-journal","volume":"12"},"uris":["http://www.mendeley.com/documents/?uuid=4ef623e3-f835-44d7-ac95-7c981260c757"]}],"mendeley":{"formattedCitation":"[6]","plainTextFormattedCitation":"[6]","previouslyFormattedCitation":"[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6]</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paper surveys deep learning models for sentiment analysis that integrate both textual and emoji-based features. It explores different architectures and techniques for enhancing sentiment detection in social media and informal commun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SP60870.2024.10544333","ISBN":"9798350353068","abstract":"Sentiment analysis is used to get meaningful insights from data that is being retrieved from various resources or social media platforms. Sentiment analysis plays an important role in making crucial decisions that can improve the existing status significantly. This survey addresses and compares various machine learning models and deep learning models that have been recently employed for efficient sentiment analysis. In general, people use both texts and emojis to express their emotions. Considering the above fact, the proposed system addresses reviews that integrate both texts and emojis. The convolution neural network (CNN) is trained with a dataset that contains a cluster of texts and emojis. However, the texts and emojis are handled separately by processing them independently for efficient results.","author":[{"dropping-particle":"","family":"Suresh Kumar","given":"S.","non-dropping-particle":"","parse-names":false,"suffix":""},{"dropping-particle":"","family":"Gayathri","given":"D.","non-dropping-particle":"","parse-names":false,"suffix":""},{"dropping-particle":"","family":"Shugavaneshwar","given":"R.","non-dropping-particle":"","parse-names":false,"suffix":""}],"container-title":"Proceedings of the 2024 10th International Conference on Communication and Signal Processing, ICCSP 2024","id":"ITEM-1","issued":{"date-parts":[["2024"]]},"page":"1577-1582","title":"Enhancing Deep Learning Models for Sentiment Analysis Integrating Texts and Emojis: A Comprehensive Survey","type":"article-journal"},"uris":["http://www.mendeley.com/documents/?uuid=c67f2844-2b80-4786-b761-1b065303ef5d"]}],"mendeley":{"formattedCitation":"[7]","plainTextFormattedCitation":"[7]","previouslyFormattedCitation":"[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7]</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is study examines how gender influences emoji sentiment analysis among Arabic users in digital networks. The paper provides insights </w:t>
      </w:r>
      <w:r w:rsidRPr="00275DDE">
        <w:rPr>
          <w:rFonts w:ascii="Times New Roman" w:hAnsi="Times New Roman" w:cs="Times New Roman"/>
          <w:sz w:val="24"/>
          <w:szCs w:val="24"/>
        </w:rPr>
        <w:lastRenderedPageBreak/>
        <w:t>into how cultural and gender differences affect the interpretation of emojis in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ICN56167.2022.10008377","ISBN":"9781665487719","abstract":"Gender differences in usages and attitudes toward emoji have been reported previously in many different cultures, but not in Arabic. Here we examine the extent to which Arabic smart-device users, specifically females and males, interpret emoji sentiment differently. A manual sentiment annotation of 1034 emoji was applied by 28 Arabic native speakers (14 females, and 14 males) from seven different Arabic regions (Gulf, Egypt, Levant, Sudan, Magharib, Iraq, and Yemen). For the gender-based analysis, ten emoji groups were used to compare the differences in context-free emoji sentiment interpretation between Arabic women and men. Two approaches were used to perform the comparison: emoji sentiment score correlation coefficient and emoji sentiment score intensity-based clustering. The analysis reveals that, although the correlation results are moderate between the two genders' emoji sentiment interpretations, the clustering results reveal nuanced differences. Arabic females, mainly, indicate positivity through heart and facial expression emoji, while Arabic males indicate positivity through objects, nature, and some heart emoji. Regarding negativity, both genders tend to use facial expression emoji slightly more than any other type of emoji. Moreover, emoji representing flags are more neutral from the Arabic female perspective, while emoji representing symbols are more neutral from the Arabic male perspective.","author":[{"dropping-particle":"","family":"Hakami","given":"Shatha Ali A.","non-dropping-particle":"","parse-names":false,"suffix":""},{"dropping-particle":"","family":"Hendley","given":"Robert","non-dropping-particle":"","parse-names":false,"suffix":""},{"dropping-particle":"","family":"Smith","given":"Phillip","non-dropping-particle":"","parse-names":false,"suffix":""}],"container-title":"Proceedings - 2022 14th IEEE International Conference on Computational Intelligence and Communication Networks, CICN 2022","id":"ITEM-1","issued":{"date-parts":[["2022"]]},"page":"199-203","publisher":"IEEE","title":"Gender Impact on Emoji Sentiment Analysis Among Arabic Users in Digital Networks","type":"article-journal"},"uris":["http://www.mendeley.com/documents/?uuid=c29d88ad-33a9-428f-b959-1daef5b8d9c4"]}],"mendeley":{"formattedCitation":"[8]","plainTextFormattedCitation":"[8]","previouslyFormattedCitation":"[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8]</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 The paper provides a fine-grained analysis of emoji sentiment based on Twitter user attributes. It highlights the relationship between user demographics and emoji usage, offering a more personalized approach to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SmartCloud49737.2020.00033","ISBN":"9781728165479","abstract":"Emoji is a visual character that is popular on social media today, with rich semantic and emotional information. At present, each kind of emoji is usually treated as the same in sentiment analysis, but we think that different people using the same emoji will express different emotions. We collected tweets containing different emojis to calculate the emotion intensity scores of different emojis under different emotions, and combined the scores with different attributes of Twitter users to prove our point. Furthermore, we also provide analysis of experimental results and suggestions for future improvements.","author":[{"dropping-particle":"","family":"Sun","given":"Xiaoyu","non-dropping-particle":"","parse-names":false,"suffix":""},{"dropping-particle":"","family":"Li","given":"Huakang","non-dropping-particle":"","parse-names":false,"suffix":""},{"dropping-particle":"","family":"Sun","given":"Guozi","non-dropping-particle":"","parse-names":false,"suffix":""},{"dropping-particle":"","family":"Zhu","given":"Ming","non-dropping-particle":"","parse-names":false,"suffix":""}],"container-title":"Proceedings - 2020 IEEE International Conference on Smart Cloud, SmartCloud 2020","id":"ITEM-1","issued":{"date-parts":[["2020"]]},"page":"134-139","title":"Fine-grained emoji sentiment analysis based on attributes of Twitter users","type":"article-journal"},"uris":["http://www.mendeley.com/documents/?uuid=5f97f4e2-126a-4294-a085-b61a089abd3c"]}],"mendeley":{"formattedCitation":"[9]","plainTextFormattedCitation":"[9]","previouslyFormattedCitation":"[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9]</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 This study applies multi-class sentiment analysis over social networks using text and emoji-based features. The paper highlights how combining these features enhances sentiment prediction accuracy across diverse social media platform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AIC53929.2022.9792786","ISBN":"9781665497107","abstract":"In social network, text, audio, video, and emoticons/emojis are often utilized to express a user's perspective. It includes everything from health applications, counseling, and business to community population studies. Many studies have been conducted to analyze reviews and determine the correct opinion regarding the application. It is highly required to analyze user reviews by studying the input data to improve prediction accuracy. This research work has proposed a multi-class sentiment analysis by using Enhanced Convolutional Neural Network (ECNN) by including text and emoji-based features. This paper describes how to use a multi-way emotions classification to extend the existing binary sentiment classification. The proposed work mainly focuses on analyzing product reviews to facilitate the faster discovery of opinion contents for classification by using Information Gain(IG), Gain Ratio(GR) and CHI-Squared(CHI) feature selection techniques. Multi-class sentiment analysis, in contrast to standard sentiment analysis, which evaluates if a text is positive or negative, employs categories or clusters such as excited, happy, bored, an d angry to better grasp the emotions portrayed in the text. The proposed ECNN outperforms as compare to the existing Convolutional Neural Network(CNN), Naive Bayes (NB), Support Vector Machine (SVM) and Decision Tree (DT) classifiers.","author":[{"dropping-particle":"","family":"Reddy","given":"Raghavendra","non-dropping-particle":"","parse-names":false,"suffix":""},{"dropping-particle":"","family":"Ashwin Kumar","given":"U. M.","non-dropping-particle":"","parse-names":false,"suffix":""}],"container-title":"Proceedings - International Conference on Applied Artificial Intelligence and Computing, ICAAIC 2022","id":"ITEM-1","issue":"Icaaic","issued":{"date-parts":[["2022"]]},"page":"829-834","publisher":"IEEE","title":"Multi-class Sentiment Analysis Over Social Networking Applications Using Text and Emoji-based Features","type":"article-journal"},"uris":["http://www.mendeley.com/documents/?uuid=3b09be8b-d79c-4e5e-93df-eee5a93bacfe"]}],"mendeley":{"formattedCitation":"[10]","plainTextFormattedCitation":"[10]","previouslyFormattedCitation":"[1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0]</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authors focus on machine learning applications for sentiment analysis in social media, combining text with emojis for enhanced sentiment detection. The paper demonstrates the growing importance of emojis in improving machine learning models' performance.</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ECAA58104.2023.10212135","ISBN":"9798350347579","abstract":"Sentimental analysis is a crucial step in natural language processing that aids in figuring out whether a text has a positive, negative, or neutral sentiment. In this experiment, we analyzed the sentiments expressed in tweets that included text, emojis, and emoticons. To categorize the tweets into different sentiments, we utilized four different algorithms: Multinomial Naive Bayes (MNB),Random Forest, Support Vector Machine (SVM) and Decision Tree. In order to increase the model's accuracy, we also combined the predictions from the four algorithms using the Voting Classifier, an ensemble learning technique. To preprocess the data, we used various techniques, such as removing stop words, stemming, and converting emojis and emoticons to their corresponding text representations. The performance of each algorithm was then trained on the preprocessed data using various assessment measures, including accuracy, precision, F1-score and recall. The SVM method fared better than the other algorithms, obtaining an accuracy of 96.27%, according to the data. Furthermore, we applied ensemble learning techniques, such as bagging to improve the performance of all the four algorithms. We also used the Voting Classifier to combine the predictions of the bagging models to further improve the accuracy of the model. The results revealed that the accuracy was increased to 97.21% by combining the bagging and voting classifiers. Overall, the project demonstrates the effectiveness of various algorithms and ensemble learning methods in performing sentimental analysis on tweets containing text, emojis, and emoticons.","author":[{"dropping-particle":"","family":"Arumugam","given":"M.","non-dropping-particle":"","parse-names":false,"suffix":""},{"dropping-particle":"","family":"Snegaa","given":"S. R.","non-dropping-particle":"","parse-names":false,"suffix":""},{"dropping-particle":"","family":"Jayanthi","given":"C.","non-dropping-particle":"","parse-names":false,"suffix":""}],"container-title":"Proceedings of the 2nd International Conference on Edge Computing and Applications, ICECAA 2023","id":"ITEM-1","issue":"Icecaa","issued":{"date-parts":[["2023"]]},"page":"523-530","publisher":"IEEE","title":"Machine Learning for Sentiment Analysis Utilizing Social Media","type":"article-journal"},"uris":["http://www.mendeley.com/documents/?uuid=e4f7c705-c36d-4bd3-93bc-1a6c244e5bf3"]}],"mendeley":{"formattedCitation":"[11]","plainTextFormattedCitation":"[11]","previouslyFormattedCitation":"[1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1]</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This paper investigates sentiment analysis using learning approaches specifically for Turkish tweets. It highlights the importance of considering language-specific nuances in emoji usage when performing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UBMK.2018.8566260","ISBN":"9781538678930","abstract":"With the rise of the usage and interest on social media platforms, emojis have become an increasingly important part of the written language and one of the most important signals for micro-blog sentiment analysis. In this paper, we employed and evaluated classification models using two different representations based on bag-of-words and fastText to address the problem of sentiment analysis over emojis/emoticons for Turkish positive, negative and neutral tweets. At first, the bagof-words approach is used as a simple and efficient baseline method for tweet representation, where the classifiers such as Naive Bayes, Logistic Regression, Support Vector Machines, Decision Trees have been applied to these tweets. Secondly, we utilized fastText to represent tweets as word n-grams for sentiment analysis problem. The results show that there is no significant difference between the two models. While fastText shows 79% and the Linear Regression classifier obtains 77% F1-score for binary classification, fastText performs 62% and Linear Regression has 58% F1-score for multi-class classification. This study is considered as the first study that contributes to the literature by applying different vector representations such as bag-of-words and fastText to predict Turkish tweets over emojis. This study can also be utilized to predict emojis on social media context in the future.","author":[{"dropping-particle":"","family":"Velioglu","given":"Riza","non-dropping-particle":"","parse-names":false,"suffix":""},{"dropping-particle":"","family":"Yildiz","given":"Tugba","non-dropping-particle":"","parse-names":false,"suffix":""},{"dropping-particle":"","family":"Yildirim","given":"Savas","non-dropping-particle":"","parse-names":false,"suffix":""}],"container-title":"UBMK 2018 - 3rd International Conference on Computer Science and Engineering","id":"ITEM-1","issued":{"date-parts":[["2018"]]},"page":"303-307","title":"Sentiment Analysis Using Learning Approaches over Emojis for Turkish Tweets","type":"article-journal"},"uris":["http://www.mendeley.com/documents/?uuid=7961c53b-8fe4-4e03-9d87-18166594ff4a"]}],"mendeley":{"formattedCitation":"[5]","plainTextFormattedCitation":"[5]","previouslyFormattedCitation":"[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5]</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study introduces sentiment analysis and emoji mapping, showing how mapping emojis to sentiment categories can enhance the detection of user emotions in social media content, improving sentiment predic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CS54159.2022.9785281","ISBN":"9781665408165","abstract":"The World around us is driven by emotions and sentiments. Each and every activity of us is based on the emotions and mood swings. Let it be a song choice or signing billion-dollar deals to determining major results, all things around us are driven by emotions. Those who understand the emotions have a greater edge than those who do not. That's where our sentiment analysis system comes and plays a major role. Built using the RNN and sequential model, SENTIFY-sentiment analysis and emoji mapping using deep learning helps to track the live emotions of people and recommend a choice(emoji) based on their emotion. Since it tracks the emotions of people by live video feed, this system can be used to predict things in number of areas namely the business, social media, customer support and so on where a right choice at a right time may help to make huge profits and minimize losses. This system can also be used to monitor the mood swings and emotions of psychiatric patients and help in soothing their moods. Keywords- Sentiment, analysis, emotion, emoji, detect","author":[{"dropping-particle":"","family":"Priyanka","given":"G.","non-dropping-particle":"","parse-names":false,"suffix":""},{"dropping-particle":"","family":"Vishnu Viyaas","given":"T.","non-dropping-particle":"","parse-names":false,"suffix":""},{"dropping-particle":"","family":"Kathir Vikram","given":"N.","non-dropping-particle":"","parse-names":false,"suffix":""},{"dropping-particle":"","family":"Bharathi","given":"K.","non-dropping-particle":"","parse-names":false,"suffix":""},{"dropping-particle":"","family":"Kavin","given":"N.","non-dropping-particle":"","parse-names":false,"suffix":""}],"container-title":"8th International Conference on Advanced Computing and Communication Systems, ICACCS 2022","id":"ITEM-1","issued":{"date-parts":[["2022"]]},"page":"1973-1976","publisher":"IEEE","title":"Sentiment Analysis and Emoji Mapping","type":"article-journal","volume":"1"},"uris":["http://www.mendeley.com/documents/?uuid=f5ca19c3-870a-484b-a2e4-d7d5261af48a"]}],"mendeley":{"formattedCitation":"[12]","plainTextFormattedCitation":"[12]","previouslyFormattedCitation":"[1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2]</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The paper investigates Twitter sentiments by </w:t>
      </w:r>
      <w:proofErr w:type="spellStart"/>
      <w:r w:rsidRPr="00275DDE">
        <w:rPr>
          <w:rFonts w:ascii="Times New Roman" w:hAnsi="Times New Roman" w:cs="Times New Roman"/>
          <w:sz w:val="24"/>
          <w:szCs w:val="24"/>
        </w:rPr>
        <w:t>analyzing</w:t>
      </w:r>
      <w:proofErr w:type="spellEnd"/>
      <w:r w:rsidRPr="00275DDE">
        <w:rPr>
          <w:rFonts w:ascii="Times New Roman" w:hAnsi="Times New Roman" w:cs="Times New Roman"/>
          <w:sz w:val="24"/>
          <w:szCs w:val="24"/>
        </w:rPr>
        <w:t xml:space="preserve"> emotions and opinions through sentiment analysis. It emphasizes the role of emojis in enhancing the accuracy of sentiment classification in large-scale social media datase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ATS58046.2023.10424206","ISBN":"9798350383881","abstract":"Social media plays a vital role in our daily lives. To understand and interpret emotions and opinions expressed on social media platforms, analyzing sentiment is very important. Our study is based on Twitter sentiment analysis. Our aim is to classify tweets automatically as positive, negative, or neutral based on their content using natural language processing and machine learning algorithms. The dataset we used for our analysis is extracted from the website called mendeley data and also we have added some tweets manually which covers various topics. To remove noise, including URLs, hashtags, punctuations, and user mentions, and to retain essential textual content and emojis, we pre-processed the dataset. Additionally, for our research, we used VADER (Valence Aware Dictionary and sentiment Reasoner) and Transformers-RoBERTa to analyze the sentiment of various tweets. We evaluate the performance of these two models using evaluation metrics such as accuracy, precision, recall and F1-score, and also confusion metrics on the testing set. We also discuss the study's limitations and conclude that machine learning-based sentiment analysis models are a reliable tool for the sentiment analysis of the twitter dataset.","author":[{"dropping-particle":"","family":"Ferdoshi","given":"Jannatul","non-dropping-particle":"","parse-names":false,"suffix":""},{"dropping-particle":"","family":"Salsabil","given":"Samirah Dilshad","non-dropping-particle":"","parse-names":false,"suffix":""},{"dropping-particle":"","family":"Rhythm","given":"Ehsanur Rahman","non-dropping-particle":"","parse-names":false,"suffix":""},{"dropping-particle":"","family":"Mehedi","given":"Md Humaion Kabir","non-dropping-particle":"","parse-names":false,"suffix":""},{"dropping-particle":"","family":"Rasel","given":"Annajiat Alim","non-dropping-particle":"","parse-names":false,"suffix":""}],"container-title":"2023 Computer Applications and Technological Solutions, CATS 2023","id":"ITEM-1","issue":"2022","issued":{"date-parts":[["2023"]]},"page":"1-7","publisher":"IEEE","title":"Unveiling Twitter Sentiments: Analyzing Emotions and Opinions through Sentiment Analysis on Twitter Dataset","type":"article-journal"},"uris":["http://www.mendeley.com/documents/?uuid=f9a54a0e-6ae5-4875-a0a6-af28c5be8a3b"]}],"mendeley":{"formattedCitation":"[1]","plainTextFormattedCitation":"[1]","previouslyFormattedCitation":"[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study discusses the role of emojis in sentiment analysis of financial microblogs. It highlights the impact of emojis in conveying sentiment in financial communications, which can affect market analysis and decision-making.</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DSTA58916.2023.10317863","ISBN":"9798350339253","abstract":"The application of sentiment analysis to the financial sector is a field that has been revamped thanks to social media, which has unleashed a trove of data to analyze. In particular, text analysis techniques have benefited from the attention that large part of data science researchers have devoted to it. However, as demographics evolve, so do the communication forms on social media. In particular, the usage of emojis to carry whole concepts is more and more diffused, though research on the topic is lacking. That is exactly the gap that we intend to cover with this contribution. In particular, after collecting more than 18.5 million posts from StockTwits, we use different supervised learning models in order to determine the role of emojis in sentiment analysis of financial posts on social media. We assess model accuracy, training/prediction speed, and sensitivity to training data set size for both emojis-only and text-only data, using logistic regression and BiLSTM models. Our main findings are staggering; we are the first to show that, when training sentiment analysis models exclusively on emojis, compared to a text-only approach: (i) achieved accuracy is competitive; (ii) training is 32 times faster; (iii) prediction times are reduced to a third; and, (iv) 40 times less data is needed to train the model. Additionally, we show some interesting patterns regarding emoji usage in financial microblogs. The cited contributions, other than being interesting on their own, also pave the way for further research in the field.","author":[{"dropping-particle":"","family":"Mahrous","given":"Ahmed","non-dropping-particle":"","parse-names":false,"suffix":""},{"dropping-particle":"","family":"Schneider","given":"Jens","non-dropping-particle":"","parse-names":false,"suffix":""},{"dropping-particle":"","family":"Pietro","given":"Roberto","non-dropping-particle":"Di","parse-names":false,"suffix":""}],"container-title":"2023 International Conference on Intelligent Data Science Technologies and Applications, IDSTA 2023","id":"ITEM-1","issued":{"date-parts":[["2023"]]},"page":"76-84","publisher":"IEEE","title":"The Role of Emojis in Sentiment Analysis of Financial Microblogs","type":"article-journal"},"uris":["http://www.mendeley.com/documents/?uuid=a7be7288-b465-4de6-818c-786c0ae3386b"]}],"mendeley":{"formattedCitation":"[13]","plainTextFormattedCitation":"[13]","previouslyFormattedCitation":"[1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3]</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e paper explores how emoji sequences improve sentiment cognition by </w:t>
      </w:r>
      <w:proofErr w:type="spellStart"/>
      <w:r w:rsidRPr="00275DDE">
        <w:rPr>
          <w:rFonts w:ascii="Times New Roman" w:hAnsi="Times New Roman" w:cs="Times New Roman"/>
          <w:sz w:val="24"/>
          <w:szCs w:val="24"/>
        </w:rPr>
        <w:t>analyzing</w:t>
      </w:r>
      <w:proofErr w:type="spellEnd"/>
      <w:r w:rsidRPr="00275DDE">
        <w:rPr>
          <w:rFonts w:ascii="Times New Roman" w:hAnsi="Times New Roman" w:cs="Times New Roman"/>
          <w:sz w:val="24"/>
          <w:szCs w:val="24"/>
        </w:rPr>
        <w:t xml:space="preserve"> how different emoji combinations influence sentiment perception. It shows how sequence-based emoji analysis can offer deeper insights than single emoji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ICC57084.2022.10101644","ISBN":"9781665490849","abstract":"The capability to infer emotional insights from emojis found in social media has projected emoji analysis into the spotlight of current emoji-based research. Previous studies mainly used text-surrounding emojis to estimate sentimentality scores. However, trying to conclude the same score based solely on emojis is challenging. In this paper this challenge was welcomed, and with it we created a new concept. This revolutionary scoring method, named the EmojiSets Sentiment Score Rank, proposes using sets of emojis taken from tweets along with information from previous studies [1] to find a sentiment score. This bottom-up scoring approach gives each emoji a sentiment score. It then calculates the context-level sentiment score of a tweet solely dependent on the emojis found within it. To the best of the authors' knowledge, no such approach has been researched in the Emojis Sentiment Analysis area. We tested our model against over 1.2 million tweets concerning Covid-19 and compared it to the VADER model [7] to validate our assumption. Our model corrected around 72% of the tweets that the other model scored as neutral. To succor these findings, 32 human annotators were given the task of annotating 8040 randomly chosen tweets. When calculating similarity using the Jaccard Index, their results were consistent with our approach in over 70% of cases","author":[{"dropping-particle":"","family":"Othman","given":"Salem","non-dropping-particle":"","parse-names":false,"suffix":""},{"dropping-particle":"","family":"Alshalwi","given":"Sami","non-dropping-particle":"","parse-names":false,"suffix":""},{"dropping-particle":"","family":"Caushi","given":"Endi","non-dropping-particle":"","parse-names":false,"suffix":""}],"container-title":"Proceedings of 2022 IEEE 21st International Conference on Cognitive Informatics and Cognitive Computing, ICCI*CC 2022","id":"ITEM-1","issued":{"date-parts":[["2022"]]},"page":"72-79","title":"Sentiment of EmojiSets: How Emoji Sequences Improve Sentiment Cognition","type":"article-journal"},"uris":["http://www.mendeley.com/documents/?uuid=d0923fd0-eb47-466c-b094-c87cb2f91938"]}],"mendeley":{"formattedCitation":"[14]","plainTextFormattedCitation":"[14]","previouslyFormattedCitation":"[1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4]</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authors utilize nature-inspired algorithms for sentiment analysis of reviews. The paper discusses how combining emoji sentiment with nature-inspired algorithms can optimize sentiment prediction models for real-world application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GCAT59970.2023.10353470","ISBN":"9798350305258","abstract":"Social media now plays an important role is sharing the views or comments about a topic. These comments are available to the users for their processing and future decision making process. As the reviews contains mostly text or emojis, thus, these need to be processed properly to get meaningful information. Nature is always a source for information and knowledge. Many activities happens in the words, that help to classify the reviews or comments. In this paper, Genetic Algorithm (GA) is considered for processing the reviews. GA is based on the process of genetic evaluation. Different GA operations are implemented to get a better classification result. The reviews are processed using the proposed algorithms and finally, the confusion matrix is generated, which helps to generate the evaluation parameters to evaluate the results.","author":[{"dropping-particle":"","family":"Tripathy","given":"Abinash","non-dropping-particle":"","parse-names":false,"suffix":""},{"dropping-particle":"","family":"De","given":"Utpal Chandra","non-dropping-particle":"","parse-names":false,"suffix":""},{"dropping-particle":"","family":"Dash","given":"Bibhuti Bhusan","non-dropping-particle":"","parse-names":false,"suffix":""},{"dropping-particle":"","family":"Patra","given":"Sudhansu Shekhar","non-dropping-particle":"","parse-names":false,"suffix":""},{"dropping-particle":"","family":"Pattanayak","given":"Binod Kumar","non-dropping-particle":"","parse-names":false,"suffix":""},{"dropping-particle":"","family":"Pandey","given":"Trilok Nath","non-dropping-particle":"","parse-names":false,"suffix":""}],"container-title":"2023 4th IEEE Global Conference for Advancement in Technology, GCAT 2023","id":"ITEM-1","issued":{"date-parts":[["2023"]]},"page":"1-5","publisher":"IEEE","title":"Sentiment analysis of reviews using Nature Inspired Algorithm","type":"article-journal"},"uris":["http://www.mendeley.com/documents/?uuid=854e1b7c-e3fd-4be7-ab28-141944b07284"]}],"mendeley":{"formattedCitation":"[15]","plainTextFormattedCitation":"[15]","previouslyFormattedCitation":"[1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5]</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This study examines sentiment analysis of Google Play and App Store reviews, highlighting the integration of emojis for better sentiment insights. It shows the importance of emoji usage in user feedback and review classif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RITO61523.2024.10522237","ISBN":"9798350350357","abstract":"This research explores user sentiment of Meta's social networking app Threads, which is a part of another social networking application, Instagram, through sentiment analysis of its reviews on Google Play Store and App Store. The research uses a multi - pronged strategy that combines Kmeans clustering for spam identification, sentiment analysis, and keyword-specific sentiment analysis, using python as the programming language to find output. K-means clustering is first applied to remove spam from user reviews. The non-spam reviews are next subjected to sentiment analysis using RoBERTa - base, a natural language processing model,. Owing to its strong architecture, RoBERTa - base can process reviews with emojis and text in several languages with efficiency, guaranteeing accuracy sentiment analysis across a wide range of user-generated content. Furthermore, in order to identify the sentiment patterns related to a few important keywords, sentiment analysis is carried out independently on reviews that contain important keywords like 'privacy' and 'notifications.' A word cloud is created for all the non-spam reviews. Word clouds are also created for each category after the reviews are divided into groups according to the overall positive and negative sentiment scores in order to better investigate the opinions expressed. We will also generate a sentiment distribution of reviews over a timeline for better understanding of the target consumer's sentiments. Through the integration of sophisticated sentiment analysis techniques like RoBERTa - base, this study offers profound insights into users' perceptions and opinions of Threads, illuminating areas of user satisfaction and concern with the application.","author":[{"dropping-particle":"","family":"Verma","given":"Aashu","non-dropping-particle":"","parse-names":false,"suffix":""},{"dropping-particle":"","family":"Vashisth","given":"Rashmi","non-dropping-particle":"","parse-names":false,"suffix":""}],"container-title":"2024 11th International Conference on Reliability, Infocom Technologies and Optimization (Trends and Future Directions), ICRITO 2024","id":"ITEM-1","issued":{"date-parts":[["2024"]]},"page":"1-5","publisher":"IEEE","title":"Sentiment Analysis of Google Play and App Store Reviews of Threads","type":"article-journal"},"uris":["http://www.mendeley.com/documents/?uuid=4b7143b5-0cac-41cf-81e2-804ae1f4450a"]}],"mendeley":{"formattedCitation":"[16]","plainTextFormattedCitation":"[16]","previouslyFormattedCitation":"[1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6]</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e paper mines comments and sentiments from YouTube Live chat data, </w:t>
      </w:r>
      <w:proofErr w:type="spellStart"/>
      <w:r w:rsidRPr="00275DDE">
        <w:rPr>
          <w:rFonts w:ascii="Times New Roman" w:hAnsi="Times New Roman" w:cs="Times New Roman"/>
          <w:sz w:val="24"/>
          <w:szCs w:val="24"/>
        </w:rPr>
        <w:t>analyzing</w:t>
      </w:r>
      <w:proofErr w:type="spellEnd"/>
      <w:r w:rsidRPr="00275DDE">
        <w:rPr>
          <w:rFonts w:ascii="Times New Roman" w:hAnsi="Times New Roman" w:cs="Times New Roman"/>
          <w:sz w:val="24"/>
          <w:szCs w:val="24"/>
        </w:rPr>
        <w:t xml:space="preserve"> how emojis in live chat affect sentiment trends. It shows how real-time emoji analysis helps capture the dynamic nature of user sentiments during live even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ONIT61985.2024.10626352","ISBN":"9798350349900","abstract":"The proliferation of social media and internet usage has led to an exponential growth in data volume and dynamic user interactions. Within this digital landscape, YouTube Live Chat analysis has emerged as a compelling area for understanding spontaneous user engagement. Central to this analysis is sentiment analysis, which extracts opinions and sentiments, offering valuable insights for content creators and industries seeking to understand user perspectives. This paper presents a thorough examination of mining comments and sentiments within the dynamic environment of YouTube Live Chat data. Our study involves analyzing the live chat of YouTube live streams, applying sentiment analysis to the live feed, and presenting a real-time dashboard to streamers. By leveraging sentiment analysis, including the interpretation of emojis, we aim to offer content creators and platform administrators valuable insights into audience reactions, opinions, and sentiments. Our system enables users to access real-time sentiment analysis of live chat interactions, facilitating the delivery of more engaging content. Ultimately, our goal is to equip content creators, platform administrators, and researchers with actionable insights into audience engagement, preferences, and emotional resonance within the digital realm.","author":[{"dropping-particle":"","family":"Tirpude","given":"Shubhangi","non-dropping-particle":"","parse-names":false,"suffix":""},{"dropping-particle":"","family":"Thakre","given":"Yash","non-dropping-particle":"","parse-names":false,"suffix":""},{"dropping-particle":"","family":"Sudan","given":"Shivam","non-dropping-particle":"","parse-names":false,"suffix":""},{"dropping-particle":"","family":"Agrawal","given":"Sujal","non-dropping-particle":"","parse-names":false,"suffix":""},{"dropping-particle":"","family":"Ganorkar","given":"Aveg","non-dropping-particle":"","parse-names":false,"suffix":""}],"container-title":"2024 4th International Conference on Intelligent Technologies, CONIT 2024","id":"ITEM-1","issued":{"date-parts":[["2024"]]},"page":"1-6","publisher":"IEEE","title":"Mining Comments and Sentiments in YouTube Live Chat Data","type":"article-journal"},"uris":["http://www.mendeley.com/documents/?uuid=7fe2eac6-c2df-4044-b777-439523db0505"]}],"mendeley":{"formattedCitation":"[17]","plainTextFormattedCitation":"[17]","previouslyFormattedCitation":"[1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7]</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study applies a multinomial Naive Bayes classifier for Twitter sentiment analysis, incorporating emoji features. It demonstrates how emoji-based features can enhance the performance of traditional text-based sentiment model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ECAA58104.2023.10212150","ISBN":"9798350347579","abstract":"Sentiment analysis identifies and categorizes thoughts and feelings expressed in the source text. Social media uses tweets, status updates, and blog columns to generate sensitive data. SA on user-generated data helps understand crowd opinion. Due to slang and spelling errors, Twitter sentiment analysis (TSA) is much more complex than general sentiment analysis. Every day, millions of tweets are generated on various topics. Machine learning algorithms can be used to solve this problem-the proposed machine learning algorithm includes preprocessing, weight calculation, feature extraction, and classification. First, we collected a Kaggle dataset from Twitter sentiment analysis. In the second step, the data preprocessing steps mainly include stop words, emoji, and repeated characters in words and URLs due to their low importance. Then, we used tokenization, normalization, stemming, and lemmatization to achieve better results. In the third step, we computed weights using word2vec to represent the tweets. In the fourth step, we use a feature extraction method consisting of TF-IDF and word embedding to check based on word and noun counts. Finally, TSA can be used to explore sentiment using Multinomial Naïve Bayes (MNB) and Maximum Entropy classification. The proposed machine learning algorithm achieves better results with TSA in terms of recognition accuracy, recall, precision and F-measure.","author":[{"dropping-particle":"","family":"Saravanan","given":"U. K.Balaji","non-dropping-particle":"","parse-names":false,"suffix":""},{"dropping-particle":"","family":"Vijay","given":"M.","non-dropping-particle":"","parse-names":false,"suffix":""},{"dropping-particle":"","family":"Shreedhar","given":"T.","non-dropping-particle":"","parse-names":false,"suffix":""},{"dropping-particle":"","family":"Rajasekar","given":"G.","non-dropping-particle":"","parse-names":false,"suffix":""},{"dropping-particle":"","family":"Yashwanth","given":"R.","non-dropping-particle":"","parse-names":false,"suffix":""},{"dropping-particle":"","family":"Shakthipriya","given":"P.","non-dropping-particle":"","parse-names":false,"suffix":""}],"container-title":"Proceedings of the 2nd International Conference on Edge Computing and Applications, ICECAA 2023","id":"ITEM-1","issue":"Icecaa","issued":{"date-parts":[["2023"]]},"page":"429-434","publisher":"IEEE","title":"Multinomial Naive Bayes Based Machine Learning Analysis of Twitter Sentiment","type":"article-journal"},"uris":["http://www.mendeley.com/documents/?uuid=94ae62e5-0463-4a08-b274-08fea02c61d9"]}],"mendeley":{"formattedCitation":"[18]","plainTextFormattedCitation":"[1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8]</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Explored the use of deep neural networks for multi-class sentiment classification, demonstrating the effectiveness of DNNs in capturing </w:t>
      </w:r>
      <w:r w:rsidRPr="00275DDE">
        <w:rPr>
          <w:rFonts w:ascii="Times New Roman" w:hAnsi="Times New Roman" w:cs="Times New Roman"/>
          <w:sz w:val="24"/>
          <w:szCs w:val="24"/>
        </w:rPr>
        <w:lastRenderedPageBreak/>
        <w:t>complex sentiment patterns in large datasets. Their work laid the groundwork for applying neural networks to sentiment analysis, offering a strong foundation for classifying nuanced emotional content in text.</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HPCC/SmartCity/DSS.2018.00142","ISBN":"9781538666142","abstract":"Traditional text sentiment analysis methods often ignore context information when used in the expression of features. The position of the words in the text makes it difficult to achieve satisfactory results in semantic realization. In recent years, deep learning has obtained good results in text sentiment analysis tasks. Convolutional neural network (CNN) and Recurrent Neural Network(RNN) are two mainstream deep learning algorithms. In this paper, a deep sentiment representation model based on CNNs and long short-term memory recurrent neural network (LSTM) is proposed. The model uses two layers of CNNs to capture the partial features of the text. The model can capture more accurate partial features, after which the features are fed to the LSTM, which can capture the contextual information. Finally, we combine the improved deep learning model with a one-versus-rest training mechanism and apply it to multi-class sentiment classification. We evaluate the proposed model by conducting experiments on datasets. Experimental results demonstrate that the model we designed for multi-class sentiment analysis achieves a accuracy of 78.42% on data set D1 is better than the existing SVMs (support vector machines), CNN, LSTM and CNN-LSTM.","author":[{"dropping-particle":"","family":"Chen","given":"Bohang","non-dropping-particle":"","parse-names":false,"suffix":""},{"dropping-particle":"","family":"Huang","given":"Qiongxia","non-dropping-particle":"","parse-names":false,"suffix":""},{"dropping-particle":"","family":"Chen","given":"Yiping","non-dropping-particle":"","parse-names":false,"suffix":""},{"dropping-particle":"","family":"Cheng","given":"Li","non-dropping-particle":"","parse-names":false,"suffix":""},{"dropping-particle":"","family":"Chen","given":"Riqing","non-dropping-particle":"","parse-names":false,"suffix":""}],"container-title":"Proceedings - 20th International Conference on High Performance Computing and Communications, 16th International Conference on Smart City and 4th International Conference on Data Science and Systems, HPCC/SmartCity/DSS 2018","id":"ITEM-1","issued":{"date-parts":[["2019"]]},"page":"854-859","title":"Deep Neural Networks for Multi-class Sentiment Classification","type":"article-journal"},"uris":["http://www.mendeley.com/documents/?uuid=b26e1ac0-6e53-4f0c-b8ed-bd452b21fb12"]}],"mendeley":{"formattedCitation":"[19]","plainTextFormattedCitation":"[19]","previouslyFormattedCitation":"[1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9]</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proposed a deep neural network model to anticipate and predict emoji usage, revealing the power of DNNs in enhancing user interaction analysis by predicting emoji selection based on textual context. This research advanced emoji prediction as a key component of sentiment detection in digital commun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PECTS56089.2022.10047692","ISBN":"9781665462754","abstract":"Emojis are tiny pictorial depictions of feelings or objects that are frequently used in text messaging to enhance intercultural dialogue. Emojis are increasingly being used by users of social media sites like Twitter and Instagram in their text messages to express broader emotions that are frequently challenging to express in words alone. Combining text and emojis to express emotion has become a crucial part of how people communicate in the twenty-first century. In order to ascertain the connection between these text messages and the emojis used in them, a problem statement has been developed. In this study, we offer a technique for anticipating several emojis for a given text-based tweet message. Three modules make up the suggested model. The given text data is preprocessed in the first module, the model on which the data is trained is in the second, and a multi-class classifier is used in the third module to predict the emojis that the given text would evoke. This proposed deep neural network model aims to understand the underlying semantics of a text sentence using natural language processing techniques in order to predict appropriate emojis. Experiments performed utilizing a sizable data collection of Twitter-sourced real-world emoji usage.","author":[{"dropping-particle":"","family":"Shobana","given":"J.","non-dropping-particle":"","parse-names":false,"suffix":""},{"dropping-particle":"","family":"Amudha","given":"S.","non-dropping-particle":"","parse-names":false,"suffix":""},{"dropping-particle":"","family":"Siva Kumar","given":"A.","non-dropping-particle":"","parse-names":false,"suffix":""}],"container-title":"3rd International Conference on Power, Energy, Control and Transmission Systems, ICPECTS 2022 - Proceedings","id":"ITEM-1","issued":{"date-parts":[["2022"]]},"page":"1-8","publisher":"IEEE","title":"Emoji Anticipation and Prediction Using Deep Neural Network Model","type":"article-journal"},"uris":["http://www.mendeley.com/documents/?uuid=878d44af-a5a1-47b9-bc01-d1f9b22180b9"]}],"mendeley":{"formattedCitation":"[20]","plainTextFormattedCitation":"[20]","previouslyFormattedCitation":"[2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0]</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Focused on hand-drawn emoji recognition using convolutional neural networks (CNNs), introducing an innovative approach for recognizing and interpreting user-drawn emojis. Their model provided high accuracy and demonstrated the potential of CNNs in real-time, user-generated content classif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WIECON-ECE52138.2020.9397933","ISBN":"9780738131443","abstract":"Emojis are like small icons or images used to express our sentiments or feelings via text messages. They are extensively used in different social media platforms like Facebook, Twitter, Instagram etc. We considered hand-drawn emojis to classify them into 8 classes in this research paper. Hand-drawn emojis are the emojis drawn in any digital platform or in just a paper with a pen. This paper will enable the users to classify the hand-drawn emojis so that they could use them in any social media without any confusion. We made a local dataset of 500 images for each class summing a total of 4000 images of hand-drawn emojis. We presented a system which could recognise and classify the emojis into 8 classes with a convolutional neural network model. The model could favorably recognise as well as classify the hand-drawn emojis with an accuracy of 97%. Some pre-trained CNN models like VGG16, VGG19, ResNet50, MobileNetV2, InceptionV3 and Xception are also trained on the dataset to compare the accuracy and check whether they are better than the proposed one. On the other hand, machine learning models like SVM, Random Forest, Adaboost, Decision Tree and XGboost are also implemented on the dataset.","author":[{"dropping-particle":"","family":"Akter","given":"Mehenika","non-dropping-particle":"","parse-names":false,"suffix":""},{"dropping-particle":"","family":"Hossain","given":"Mohammad Shahadat","non-dropping-particle":"","parse-names":false,"suffix":""},{"dropping-particle":"","family":"Andersson","given":"Karl","non-dropping-particle":"","parse-names":false,"suffix":""}],"container-title":"Proceedings of 2020 IEEE International Women in Engineering (WIE) Conference on Electrical and Computer Engineering, WIECON-ECE 2020","id":"ITEM-1","issued":{"date-parts":[["2020"]]},"page":"147-152","title":"Hand-Drawn Emoji Recognition using Convolutional Neural Network","type":"article-journal"},"uris":["http://www.mendeley.com/documents/?uuid=d3cf6fe0-80be-4f7e-8d0b-96185bc9dcf4"]}],"mendeley":{"formattedCitation":"[21]","plainTextFormattedCitation":"[2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1]</w:t>
      </w:r>
      <w:r w:rsidRPr="00275DDE">
        <w:rPr>
          <w:rFonts w:ascii="Times New Roman" w:hAnsi="Times New Roman" w:cs="Times New Roman"/>
          <w:sz w:val="24"/>
          <w:szCs w:val="24"/>
        </w:rPr>
        <w:fldChar w:fldCharType="end"/>
      </w:r>
    </w:p>
    <w:p w14:paraId="698508C3" w14:textId="77777777" w:rsidR="0036292B" w:rsidRPr="00275DDE" w:rsidRDefault="0036292B" w:rsidP="00275DDE">
      <w:pPr>
        <w:pStyle w:val="BodyText"/>
        <w:spacing w:before="100" w:line="360" w:lineRule="auto"/>
      </w:pPr>
    </w:p>
    <w:p w14:paraId="64986949" w14:textId="77777777" w:rsidR="0036292B" w:rsidRPr="00275DDE" w:rsidRDefault="0036292B" w:rsidP="00275DDE">
      <w:pPr>
        <w:pStyle w:val="BodyText"/>
        <w:spacing w:line="360" w:lineRule="auto"/>
        <w:rPr>
          <w:lang w:val="en-IN"/>
        </w:rPr>
      </w:pPr>
      <w:r w:rsidRPr="00275DDE">
        <w:rPr>
          <w:b/>
          <w:bCs/>
          <w:lang w:val="en-IN"/>
        </w:rPr>
        <w:t>2.2 Challenges in Classifying Emoji Usage and Sentiment</w:t>
      </w:r>
      <w:r w:rsidRPr="00275DDE">
        <w:rPr>
          <w:lang w:val="en-IN"/>
        </w:rPr>
        <w:br/>
        <w:t>The classification of emoji sentiment presents several challenges. Unlike text, where words have relatively fixed meanings, emojis can be interpreted differently depending on the platform (iOS vs. Android), culture, or even individual user preferences. Additionally, a single emoji may carry multiple sentiments depending on the surrounding context. The variability in emoji interpretation adds complexity to the task of sentiment classification. Another challenge arises from the non-standard usage of emojis, where users might use emojis in ways that deviate from their intended meanings.</w:t>
      </w:r>
    </w:p>
    <w:p w14:paraId="17075B5A" w14:textId="77777777" w:rsidR="00457A12" w:rsidRPr="00275DDE" w:rsidRDefault="00457A12" w:rsidP="00275DDE">
      <w:pPr>
        <w:pStyle w:val="BodyText"/>
        <w:spacing w:line="360" w:lineRule="auto"/>
        <w:rPr>
          <w:b/>
          <w:bCs/>
          <w:lang w:val="en-IN"/>
        </w:rPr>
      </w:pPr>
    </w:p>
    <w:p w14:paraId="460C023E" w14:textId="2ED0B047" w:rsidR="0036292B" w:rsidRPr="00275DDE" w:rsidRDefault="0036292B" w:rsidP="00275DDE">
      <w:pPr>
        <w:pStyle w:val="BodyText"/>
        <w:spacing w:line="360" w:lineRule="auto"/>
        <w:rPr>
          <w:lang w:val="en-IN"/>
        </w:rPr>
      </w:pPr>
      <w:r w:rsidRPr="00275DDE">
        <w:rPr>
          <w:b/>
          <w:bCs/>
          <w:lang w:val="en-IN"/>
        </w:rPr>
        <w:t>2.3 Motivation for Using Neural Networks in Sentiment Analysis</w:t>
      </w:r>
      <w:r w:rsidRPr="00275DDE">
        <w:rPr>
          <w:lang w:val="en-IN"/>
        </w:rPr>
        <w:br/>
        <w:t>Given the complexity of emoji usage and interpretation, traditional machine learning algorithms such as logistic regression and decision trees often fall short in accuracy. Neural networks, particularly deep learning models like artificial neural networks (ANN), offer the ability to model non-linear relationships in data, making them better suited for understanding the contextual usage of emojis. Their capacity for learning from large amounts of data and extracting meaningful features from raw inputs has motivated their use in emoji-based sentiment analysis.</w:t>
      </w:r>
    </w:p>
    <w:p w14:paraId="4376345A" w14:textId="77777777" w:rsidR="0036292B" w:rsidRPr="00275DDE" w:rsidRDefault="0036292B" w:rsidP="00275DDE">
      <w:pPr>
        <w:pStyle w:val="BodyText"/>
        <w:spacing w:before="100" w:line="360" w:lineRule="auto"/>
      </w:pPr>
    </w:p>
    <w:p w14:paraId="2D34A4E6" w14:textId="77777777" w:rsidR="008D4951" w:rsidRPr="00275DDE" w:rsidRDefault="008D4951" w:rsidP="00275DDE">
      <w:pPr>
        <w:pStyle w:val="BodyText"/>
        <w:spacing w:before="100" w:line="360" w:lineRule="auto"/>
        <w:ind w:left="1080"/>
        <w:jc w:val="center"/>
        <w:rPr>
          <w:b/>
          <w:bCs/>
        </w:rPr>
      </w:pPr>
    </w:p>
    <w:p w14:paraId="35096FEA" w14:textId="77777777" w:rsidR="008D4951" w:rsidRPr="00275DDE" w:rsidRDefault="008D4951" w:rsidP="00275DDE">
      <w:pPr>
        <w:pStyle w:val="BodyText"/>
        <w:spacing w:before="100" w:line="360" w:lineRule="auto"/>
        <w:ind w:left="1080"/>
        <w:jc w:val="center"/>
        <w:rPr>
          <w:b/>
          <w:bCs/>
        </w:rPr>
      </w:pPr>
    </w:p>
    <w:p w14:paraId="00D28BDE" w14:textId="77777777" w:rsidR="008D4951" w:rsidRPr="00275DDE" w:rsidRDefault="008D4951" w:rsidP="00275DDE">
      <w:pPr>
        <w:pStyle w:val="BodyText"/>
        <w:spacing w:before="100" w:line="360" w:lineRule="auto"/>
        <w:ind w:left="1080"/>
        <w:jc w:val="center"/>
        <w:rPr>
          <w:b/>
          <w:bCs/>
        </w:rPr>
      </w:pPr>
    </w:p>
    <w:p w14:paraId="178E834B" w14:textId="77777777" w:rsidR="008D4951" w:rsidRPr="00275DDE" w:rsidRDefault="008D4951" w:rsidP="00275DDE">
      <w:pPr>
        <w:pStyle w:val="BodyText"/>
        <w:spacing w:before="100" w:line="360" w:lineRule="auto"/>
        <w:ind w:left="1080"/>
        <w:jc w:val="center"/>
        <w:rPr>
          <w:b/>
          <w:bCs/>
        </w:rPr>
      </w:pPr>
    </w:p>
    <w:p w14:paraId="757F2A23" w14:textId="77777777" w:rsidR="008D4951" w:rsidRPr="00275DDE" w:rsidRDefault="008D4951" w:rsidP="00275DDE">
      <w:pPr>
        <w:pStyle w:val="BodyText"/>
        <w:spacing w:before="100" w:line="360" w:lineRule="auto"/>
        <w:ind w:left="1080"/>
        <w:jc w:val="center"/>
        <w:rPr>
          <w:b/>
          <w:bCs/>
        </w:rPr>
      </w:pPr>
    </w:p>
    <w:p w14:paraId="1BB10DA5" w14:textId="77777777" w:rsidR="008D4951" w:rsidRPr="00275DDE" w:rsidRDefault="008D4951" w:rsidP="00275DDE">
      <w:pPr>
        <w:pStyle w:val="BodyText"/>
        <w:spacing w:before="100" w:line="360" w:lineRule="auto"/>
        <w:ind w:left="1080"/>
        <w:jc w:val="center"/>
        <w:rPr>
          <w:b/>
          <w:bCs/>
        </w:rPr>
      </w:pPr>
    </w:p>
    <w:p w14:paraId="6E1C1D45" w14:textId="700FC2D7" w:rsidR="0036376D" w:rsidRPr="00275DDE" w:rsidRDefault="0036376D" w:rsidP="00275DDE">
      <w:pPr>
        <w:pStyle w:val="BodyText"/>
        <w:spacing w:before="100" w:line="360" w:lineRule="auto"/>
        <w:rPr>
          <w:b/>
          <w:bCs/>
        </w:rPr>
      </w:pPr>
    </w:p>
    <w:p w14:paraId="02E7C7F1" w14:textId="77777777" w:rsidR="00D915C1" w:rsidRPr="00275DDE" w:rsidRDefault="00D915C1" w:rsidP="00275DDE">
      <w:pPr>
        <w:pStyle w:val="BodyText"/>
        <w:spacing w:before="100" w:line="360" w:lineRule="auto"/>
        <w:rPr>
          <w:b/>
          <w:bCs/>
        </w:rPr>
      </w:pPr>
    </w:p>
    <w:p w14:paraId="1A5702FA" w14:textId="77777777" w:rsidR="00D915C1" w:rsidRPr="00275DDE" w:rsidRDefault="00D915C1" w:rsidP="00275DDE">
      <w:pPr>
        <w:pStyle w:val="BodyText"/>
        <w:spacing w:before="100" w:line="360" w:lineRule="auto"/>
        <w:rPr>
          <w:b/>
          <w:bCs/>
        </w:rPr>
      </w:pPr>
    </w:p>
    <w:p w14:paraId="5AA24363" w14:textId="77777777" w:rsidR="00D915C1" w:rsidRPr="00275DDE" w:rsidRDefault="00D915C1" w:rsidP="00275DDE">
      <w:pPr>
        <w:pStyle w:val="BodyText"/>
        <w:spacing w:before="100" w:line="360" w:lineRule="auto"/>
        <w:rPr>
          <w:b/>
          <w:bCs/>
        </w:rPr>
      </w:pPr>
    </w:p>
    <w:p w14:paraId="0505DC80" w14:textId="77777777" w:rsidR="00D915C1" w:rsidRPr="00275DDE" w:rsidRDefault="00D915C1" w:rsidP="00275DDE">
      <w:pPr>
        <w:pStyle w:val="BodyText"/>
        <w:spacing w:before="100" w:line="360" w:lineRule="auto"/>
        <w:rPr>
          <w:b/>
          <w:bCs/>
        </w:rPr>
      </w:pPr>
    </w:p>
    <w:p w14:paraId="4637C0C9" w14:textId="1868BBCB" w:rsidR="006F40FF" w:rsidRPr="00275DDE" w:rsidRDefault="0036292B"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CHAPTER 3</w:t>
      </w:r>
    </w:p>
    <w:p w14:paraId="778DE4B7" w14:textId="631EE14E" w:rsidR="00D434D3" w:rsidRPr="00275DDE" w:rsidRDefault="006F40FF"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METHODOL</w:t>
      </w:r>
      <w:r w:rsidR="0036292B" w:rsidRPr="00275DDE">
        <w:rPr>
          <w:rFonts w:ascii="Times New Roman" w:hAnsi="Times New Roman" w:cs="Times New Roman"/>
          <w:b/>
          <w:bCs/>
          <w:color w:val="auto"/>
          <w:sz w:val="24"/>
          <w:szCs w:val="24"/>
        </w:rPr>
        <w:t>O</w:t>
      </w:r>
      <w:r w:rsidRPr="00275DDE">
        <w:rPr>
          <w:rFonts w:ascii="Times New Roman" w:hAnsi="Times New Roman" w:cs="Times New Roman"/>
          <w:b/>
          <w:bCs/>
          <w:color w:val="auto"/>
          <w:sz w:val="24"/>
          <w:szCs w:val="24"/>
        </w:rPr>
        <w:t>GY</w:t>
      </w:r>
    </w:p>
    <w:p w14:paraId="33A31672" w14:textId="77777777" w:rsidR="00D434D3" w:rsidRPr="00275DDE" w:rsidRDefault="00D434D3" w:rsidP="00275DDE">
      <w:pPr>
        <w:pStyle w:val="Heading1"/>
        <w:spacing w:line="360" w:lineRule="auto"/>
        <w:jc w:val="center"/>
        <w:rPr>
          <w:rFonts w:ascii="Times New Roman" w:hAnsi="Times New Roman" w:cs="Times New Roman"/>
          <w:b/>
          <w:bCs/>
          <w:color w:val="auto"/>
          <w:sz w:val="24"/>
          <w:szCs w:val="24"/>
        </w:rPr>
      </w:pPr>
    </w:p>
    <w:p w14:paraId="3F53AF79" w14:textId="77777777" w:rsidR="00D434D3" w:rsidRPr="00275DDE" w:rsidRDefault="00D434D3" w:rsidP="00275DDE">
      <w:pPr>
        <w:pStyle w:val="BodyText"/>
        <w:spacing w:before="100" w:line="360" w:lineRule="auto"/>
        <w:ind w:left="1080"/>
        <w:jc w:val="center"/>
        <w:rPr>
          <w:b/>
          <w:bCs/>
        </w:rPr>
      </w:pPr>
    </w:p>
    <w:p w14:paraId="1DECB86F" w14:textId="77777777" w:rsidR="00D434D3" w:rsidRPr="00275DDE" w:rsidRDefault="00D434D3" w:rsidP="00275DDE">
      <w:pPr>
        <w:pStyle w:val="BodyText"/>
        <w:spacing w:before="100" w:line="360" w:lineRule="auto"/>
        <w:ind w:left="1080"/>
        <w:jc w:val="center"/>
        <w:rPr>
          <w:b/>
          <w:bCs/>
        </w:rPr>
      </w:pPr>
    </w:p>
    <w:p w14:paraId="5CB82587" w14:textId="77777777" w:rsidR="00D434D3" w:rsidRPr="00275DDE" w:rsidRDefault="00D434D3" w:rsidP="00275DDE">
      <w:pPr>
        <w:pStyle w:val="BodyText"/>
        <w:spacing w:before="100" w:line="360" w:lineRule="auto"/>
        <w:ind w:left="1080"/>
        <w:jc w:val="center"/>
        <w:rPr>
          <w:b/>
          <w:bCs/>
        </w:rPr>
      </w:pPr>
    </w:p>
    <w:p w14:paraId="0DAD649A" w14:textId="59963018" w:rsidR="00731072" w:rsidRPr="00275DDE" w:rsidRDefault="00731072" w:rsidP="00275DDE">
      <w:pPr>
        <w:pStyle w:val="BodyText"/>
        <w:spacing w:before="100" w:line="360" w:lineRule="auto"/>
        <w:rPr>
          <w:b/>
          <w:bCs/>
        </w:rPr>
      </w:pPr>
    </w:p>
    <w:p w14:paraId="2A5B6A3C" w14:textId="77777777" w:rsidR="00DA3018" w:rsidRPr="00275DDE" w:rsidRDefault="00DA3018" w:rsidP="00275DDE">
      <w:pPr>
        <w:pStyle w:val="BodyText"/>
        <w:spacing w:before="100" w:line="360" w:lineRule="auto"/>
        <w:rPr>
          <w:b/>
          <w:bCs/>
        </w:rPr>
      </w:pPr>
    </w:p>
    <w:p w14:paraId="05291257" w14:textId="77777777" w:rsidR="00DA3018" w:rsidRDefault="00DA3018" w:rsidP="00275DDE">
      <w:pPr>
        <w:pStyle w:val="BodyText"/>
        <w:spacing w:before="100" w:line="360" w:lineRule="auto"/>
        <w:rPr>
          <w:b/>
          <w:bCs/>
        </w:rPr>
      </w:pPr>
    </w:p>
    <w:p w14:paraId="43137E3F" w14:textId="77777777" w:rsidR="00A261E2" w:rsidRDefault="00A261E2" w:rsidP="00275DDE">
      <w:pPr>
        <w:pStyle w:val="BodyText"/>
        <w:spacing w:before="100" w:line="360" w:lineRule="auto"/>
        <w:rPr>
          <w:b/>
          <w:bCs/>
        </w:rPr>
      </w:pPr>
    </w:p>
    <w:p w14:paraId="537E7B19" w14:textId="77777777" w:rsidR="00A261E2" w:rsidRDefault="00A261E2" w:rsidP="00275DDE">
      <w:pPr>
        <w:pStyle w:val="BodyText"/>
        <w:spacing w:before="100" w:line="360" w:lineRule="auto"/>
        <w:rPr>
          <w:b/>
          <w:bCs/>
        </w:rPr>
      </w:pPr>
    </w:p>
    <w:p w14:paraId="1EAACEF5" w14:textId="77777777" w:rsidR="00A261E2" w:rsidRPr="00275DDE" w:rsidRDefault="00A261E2" w:rsidP="00275DDE">
      <w:pPr>
        <w:pStyle w:val="BodyText"/>
        <w:spacing w:before="100" w:line="360" w:lineRule="auto"/>
        <w:rPr>
          <w:b/>
          <w:bCs/>
        </w:rPr>
      </w:pPr>
    </w:p>
    <w:p w14:paraId="11461638" w14:textId="77777777" w:rsidR="00DA3018" w:rsidRDefault="00DA3018" w:rsidP="00275DDE">
      <w:pPr>
        <w:pStyle w:val="BodyText"/>
        <w:spacing w:before="100" w:line="360" w:lineRule="auto"/>
        <w:rPr>
          <w:b/>
          <w:bCs/>
        </w:rPr>
      </w:pPr>
    </w:p>
    <w:p w14:paraId="31654757" w14:textId="77777777" w:rsidR="00A261E2" w:rsidRDefault="00A261E2" w:rsidP="00275DDE">
      <w:pPr>
        <w:pStyle w:val="BodyText"/>
        <w:spacing w:before="100" w:line="360" w:lineRule="auto"/>
        <w:rPr>
          <w:b/>
          <w:bCs/>
        </w:rPr>
      </w:pPr>
    </w:p>
    <w:p w14:paraId="50F0AB0D" w14:textId="77777777" w:rsidR="00A261E2" w:rsidRDefault="00A261E2" w:rsidP="00275DDE">
      <w:pPr>
        <w:pStyle w:val="BodyText"/>
        <w:spacing w:before="100" w:line="360" w:lineRule="auto"/>
        <w:rPr>
          <w:b/>
          <w:bCs/>
        </w:rPr>
      </w:pPr>
    </w:p>
    <w:p w14:paraId="7563DDED" w14:textId="77777777" w:rsidR="00A261E2" w:rsidRDefault="00A261E2" w:rsidP="00275DDE">
      <w:pPr>
        <w:pStyle w:val="BodyText"/>
        <w:spacing w:before="100" w:line="360" w:lineRule="auto"/>
        <w:rPr>
          <w:b/>
          <w:bCs/>
        </w:rPr>
      </w:pPr>
    </w:p>
    <w:p w14:paraId="7546F2B8" w14:textId="77777777" w:rsidR="00A261E2" w:rsidRDefault="00A261E2" w:rsidP="00275DDE">
      <w:pPr>
        <w:pStyle w:val="BodyText"/>
        <w:spacing w:before="100" w:line="360" w:lineRule="auto"/>
        <w:rPr>
          <w:b/>
          <w:bCs/>
        </w:rPr>
      </w:pPr>
    </w:p>
    <w:p w14:paraId="0283211B" w14:textId="77777777" w:rsidR="00A261E2" w:rsidRPr="00275DDE" w:rsidRDefault="00A261E2" w:rsidP="00275DDE">
      <w:pPr>
        <w:pStyle w:val="BodyText"/>
        <w:spacing w:before="100" w:line="360" w:lineRule="auto"/>
        <w:rPr>
          <w:b/>
          <w:bCs/>
        </w:rPr>
      </w:pPr>
    </w:p>
    <w:p w14:paraId="67AC78BE" w14:textId="209E26EE" w:rsidR="00255DC6" w:rsidRPr="00275DDE" w:rsidRDefault="0036376D" w:rsidP="00275DDE">
      <w:pPr>
        <w:pStyle w:val="BodyText"/>
        <w:spacing w:before="100" w:line="360" w:lineRule="auto"/>
        <w:jc w:val="center"/>
        <w:rPr>
          <w:b/>
          <w:bCs/>
        </w:rPr>
      </w:pPr>
      <w:r w:rsidRPr="00275DDE">
        <w:rPr>
          <w:b/>
          <w:bCs/>
        </w:rPr>
        <w:lastRenderedPageBreak/>
        <w:t xml:space="preserve">3. </w:t>
      </w:r>
      <w:r w:rsidR="006F40FF" w:rsidRPr="00275DDE">
        <w:rPr>
          <w:b/>
          <w:bCs/>
        </w:rPr>
        <w:t>METHODOL</w:t>
      </w:r>
      <w:r w:rsidR="00731072" w:rsidRPr="00275DDE">
        <w:rPr>
          <w:b/>
          <w:bCs/>
        </w:rPr>
        <w:t>O</w:t>
      </w:r>
      <w:r w:rsidR="006F40FF" w:rsidRPr="00275DDE">
        <w:rPr>
          <w:b/>
          <w:bCs/>
        </w:rPr>
        <w:t>GY</w:t>
      </w:r>
    </w:p>
    <w:p w14:paraId="415B4DBF" w14:textId="77777777" w:rsidR="00457A12" w:rsidRPr="00275DDE" w:rsidRDefault="00457A12" w:rsidP="00275DDE">
      <w:pPr>
        <w:pStyle w:val="BodyText"/>
        <w:spacing w:line="360" w:lineRule="auto"/>
        <w:rPr>
          <w:b/>
          <w:bCs/>
          <w:lang w:val="en-IN"/>
        </w:rPr>
      </w:pPr>
    </w:p>
    <w:p w14:paraId="4E73B7EC" w14:textId="77777777" w:rsidR="00457A12" w:rsidRPr="00275DDE" w:rsidRDefault="00E07D64" w:rsidP="00275DDE">
      <w:pPr>
        <w:pStyle w:val="BodyText"/>
        <w:spacing w:line="360" w:lineRule="auto"/>
        <w:rPr>
          <w:b/>
          <w:bCs/>
          <w:lang w:val="en-IN"/>
        </w:rPr>
      </w:pPr>
      <w:r w:rsidRPr="00275DDE">
        <w:rPr>
          <w:b/>
          <w:bCs/>
          <w:lang w:val="en-IN"/>
        </w:rPr>
        <w:t>3.1 Input Dataset and Features</w:t>
      </w:r>
      <w:r w:rsidRPr="00275DDE">
        <w:rPr>
          <w:lang w:val="en-IN"/>
        </w:rPr>
        <w:br/>
      </w:r>
    </w:p>
    <w:p w14:paraId="5EC4E73D" w14:textId="66C27E4A" w:rsidR="00E07D64" w:rsidRPr="00275DDE" w:rsidRDefault="00E07D64" w:rsidP="00275DDE">
      <w:pPr>
        <w:pStyle w:val="BodyText"/>
        <w:spacing w:line="360" w:lineRule="auto"/>
        <w:rPr>
          <w:lang w:val="en-IN"/>
        </w:rPr>
      </w:pPr>
      <w:r w:rsidRPr="00275DDE">
        <w:rPr>
          <w:b/>
          <w:bCs/>
          <w:lang w:val="en-IN"/>
        </w:rPr>
        <w:t>3.1.1 Dataset Description</w:t>
      </w:r>
      <w:r w:rsidRPr="00275DDE">
        <w:rPr>
          <w:lang w:val="en-IN"/>
        </w:rPr>
        <w:br/>
        <w:t>The dataset used in this study includes records of emoji usage from various social media platforms, including metadata such as user demographic information (age, gender) and corresponding sentiment labels (positive, negative, or neutral). Each record represents a user interaction containing text and emojis, along with the platform used for the interaction.</w:t>
      </w:r>
    </w:p>
    <w:p w14:paraId="32033761" w14:textId="77777777" w:rsidR="00457A12" w:rsidRPr="00275DDE" w:rsidRDefault="00457A12" w:rsidP="00275DDE">
      <w:pPr>
        <w:pStyle w:val="BodyText"/>
        <w:spacing w:line="360" w:lineRule="auto"/>
        <w:rPr>
          <w:b/>
          <w:bCs/>
          <w:lang w:val="en-IN"/>
        </w:rPr>
      </w:pPr>
    </w:p>
    <w:p w14:paraId="42E7E8A0" w14:textId="25C4D774" w:rsidR="00E07D64" w:rsidRPr="00275DDE" w:rsidRDefault="00E07D64" w:rsidP="00275DDE">
      <w:pPr>
        <w:pStyle w:val="BodyText"/>
        <w:spacing w:line="360" w:lineRule="auto"/>
        <w:rPr>
          <w:lang w:val="en-IN"/>
        </w:rPr>
      </w:pPr>
      <w:r w:rsidRPr="00275DDE">
        <w:rPr>
          <w:b/>
          <w:bCs/>
          <w:lang w:val="en-IN"/>
        </w:rPr>
        <w:t>3.1.2 Target Variables: Emoji Categories, User Demographics, and Sentiment</w:t>
      </w:r>
      <w:r w:rsidRPr="00275DDE">
        <w:rPr>
          <w:lang w:val="en-IN"/>
        </w:rPr>
        <w:br/>
        <w:t xml:space="preserve">The primary target variables for this analysis are emoji categories (grouped by </w:t>
      </w:r>
      <w:r w:rsidR="001B400F" w:rsidRPr="00275DDE">
        <w:rPr>
          <w:lang w:val="en-IN"/>
        </w:rPr>
        <w:t>E</w:t>
      </w:r>
      <w:r w:rsidRPr="00275DDE">
        <w:rPr>
          <w:lang w:val="en-IN"/>
        </w:rPr>
        <w:t>mo</w:t>
      </w:r>
      <w:r w:rsidR="001B400F" w:rsidRPr="00275DDE">
        <w:rPr>
          <w:lang w:val="en-IN"/>
        </w:rPr>
        <w:t>ji</w:t>
      </w:r>
      <w:r w:rsidRPr="00275DDE">
        <w:rPr>
          <w:lang w:val="en-IN"/>
        </w:rPr>
        <w:t xml:space="preserve">, </w:t>
      </w:r>
      <w:r w:rsidR="001B400F" w:rsidRPr="00275DDE">
        <w:rPr>
          <w:lang w:val="en-IN"/>
        </w:rPr>
        <w:t>Platform</w:t>
      </w:r>
      <w:r w:rsidRPr="00275DDE">
        <w:rPr>
          <w:lang w:val="en-IN"/>
        </w:rPr>
        <w:t xml:space="preserve">, </w:t>
      </w:r>
      <w:r w:rsidR="001B400F" w:rsidRPr="00275DDE">
        <w:rPr>
          <w:lang w:val="en-IN"/>
        </w:rPr>
        <w:t>Context</w:t>
      </w:r>
      <w:r w:rsidRPr="00275DDE">
        <w:rPr>
          <w:lang w:val="en-IN"/>
        </w:rPr>
        <w:t>, etc.), user demographics (age, gender), and the sentiment conveyed (positive, negative, or neutral). This will enable a multi-dimensional analysis of emoji usage patterns and their emotional contexts.</w:t>
      </w:r>
    </w:p>
    <w:p w14:paraId="30FE60A3" w14:textId="77777777" w:rsidR="00457A12" w:rsidRPr="00275DDE" w:rsidRDefault="00457A12" w:rsidP="00275DDE">
      <w:pPr>
        <w:pStyle w:val="BodyText"/>
        <w:spacing w:line="360" w:lineRule="auto"/>
        <w:rPr>
          <w:b/>
          <w:bCs/>
          <w:lang w:val="en-IN"/>
        </w:rPr>
      </w:pPr>
    </w:p>
    <w:p w14:paraId="64FF32C8" w14:textId="77777777" w:rsidR="00457A12" w:rsidRPr="00275DDE" w:rsidRDefault="00E07D64" w:rsidP="00275DDE">
      <w:pPr>
        <w:pStyle w:val="BodyText"/>
        <w:spacing w:line="360" w:lineRule="auto"/>
        <w:rPr>
          <w:b/>
          <w:bCs/>
          <w:lang w:val="en-IN"/>
        </w:rPr>
      </w:pPr>
      <w:r w:rsidRPr="00275DDE">
        <w:rPr>
          <w:b/>
          <w:bCs/>
          <w:lang w:val="en-IN"/>
        </w:rPr>
        <w:t>3.2 Data Pre-processing</w:t>
      </w:r>
      <w:r w:rsidRPr="00275DDE">
        <w:rPr>
          <w:lang w:val="en-IN"/>
        </w:rPr>
        <w:br/>
      </w:r>
    </w:p>
    <w:p w14:paraId="55D41751" w14:textId="29CE28C7" w:rsidR="00E07D64" w:rsidRPr="00275DDE" w:rsidRDefault="00E07D64" w:rsidP="00275DDE">
      <w:pPr>
        <w:pStyle w:val="BodyText"/>
        <w:spacing w:line="360" w:lineRule="auto"/>
        <w:rPr>
          <w:lang w:val="en-IN"/>
        </w:rPr>
      </w:pPr>
      <w:r w:rsidRPr="00275DDE">
        <w:rPr>
          <w:b/>
          <w:bCs/>
          <w:lang w:val="en-IN"/>
        </w:rPr>
        <w:t>3.2.1 Handling Missing Data and Outliers</w:t>
      </w:r>
      <w:r w:rsidRPr="00275DDE">
        <w:rPr>
          <w:lang w:val="en-IN"/>
        </w:rPr>
        <w:br/>
        <w:t>To ensure the integrity of the analysis, missing data for demographic fields and platform types were handled by either imputing median values or excluding the records, depending on the percentage of missing data. Outliers in emoji usage, such as users who use an excessive number of emojis compared to the norm, were identified and handled using outlier detection methods.</w:t>
      </w:r>
    </w:p>
    <w:p w14:paraId="5A1C2389" w14:textId="77777777" w:rsidR="00457A12" w:rsidRPr="00275DDE" w:rsidRDefault="00457A12" w:rsidP="00275DDE">
      <w:pPr>
        <w:pStyle w:val="BodyText"/>
        <w:spacing w:line="360" w:lineRule="auto"/>
        <w:rPr>
          <w:b/>
          <w:bCs/>
          <w:lang w:val="en-IN"/>
        </w:rPr>
      </w:pPr>
    </w:p>
    <w:p w14:paraId="109867D1" w14:textId="77777777" w:rsidR="00457A12" w:rsidRPr="00275DDE" w:rsidRDefault="00E07D64" w:rsidP="00275DDE">
      <w:pPr>
        <w:pStyle w:val="BodyText"/>
        <w:spacing w:line="360" w:lineRule="auto"/>
        <w:rPr>
          <w:b/>
          <w:bCs/>
          <w:lang w:val="en-IN"/>
        </w:rPr>
      </w:pPr>
      <w:r w:rsidRPr="00275DDE">
        <w:rPr>
          <w:b/>
          <w:bCs/>
          <w:lang w:val="en-IN"/>
        </w:rPr>
        <w:t>3.2.2 Text and Emoji Preprocessing</w:t>
      </w:r>
      <w:r w:rsidRPr="00275DDE">
        <w:rPr>
          <w:lang w:val="en-IN"/>
        </w:rPr>
        <w:br/>
      </w:r>
    </w:p>
    <w:p w14:paraId="448F6C6C" w14:textId="048C2C9E" w:rsidR="00E07D64" w:rsidRPr="00275DDE" w:rsidRDefault="00E07D64" w:rsidP="00275DDE">
      <w:pPr>
        <w:pStyle w:val="BodyText"/>
        <w:spacing w:line="360" w:lineRule="auto"/>
        <w:rPr>
          <w:lang w:val="en-IN"/>
        </w:rPr>
      </w:pPr>
      <w:r w:rsidRPr="00275DDE">
        <w:rPr>
          <w:b/>
          <w:bCs/>
          <w:lang w:val="en-IN"/>
        </w:rPr>
        <w:t>3.2.2.1 Tokenization and Lowercasing</w:t>
      </w:r>
      <w:r w:rsidRPr="00275DDE">
        <w:rPr>
          <w:lang w:val="en-IN"/>
        </w:rPr>
        <w:br/>
        <w:t>Tokenization was applied to split text into individual words, and all words were converted to lowercase to ensure uniformity. Emojis were treated as separate tokens and were standardized for consistency across platforms.</w:t>
      </w:r>
    </w:p>
    <w:p w14:paraId="694F3CC9" w14:textId="77777777" w:rsidR="00457A12" w:rsidRPr="00275DDE" w:rsidRDefault="00457A12" w:rsidP="00275DDE">
      <w:pPr>
        <w:pStyle w:val="BodyText"/>
        <w:spacing w:line="360" w:lineRule="auto"/>
        <w:rPr>
          <w:b/>
          <w:bCs/>
          <w:lang w:val="en-IN"/>
        </w:rPr>
      </w:pPr>
    </w:p>
    <w:p w14:paraId="4D3F3796" w14:textId="41D37C2A" w:rsidR="00E07D64" w:rsidRPr="00275DDE" w:rsidRDefault="00E07D64" w:rsidP="00275DDE">
      <w:pPr>
        <w:pStyle w:val="BodyText"/>
        <w:spacing w:line="360" w:lineRule="auto"/>
        <w:rPr>
          <w:lang w:val="en-IN"/>
        </w:rPr>
      </w:pPr>
      <w:r w:rsidRPr="00275DDE">
        <w:rPr>
          <w:b/>
          <w:bCs/>
          <w:lang w:val="en-IN"/>
        </w:rPr>
        <w:t>3.2.2.2 Stop word Removal, Punctuation, and Emoji Cleaning</w:t>
      </w:r>
      <w:r w:rsidRPr="00275DDE">
        <w:rPr>
          <w:lang w:val="en-IN"/>
        </w:rPr>
        <w:br/>
      </w:r>
      <w:proofErr w:type="gramStart"/>
      <w:r w:rsidRPr="00275DDE">
        <w:rPr>
          <w:lang w:val="en-IN"/>
        </w:rPr>
        <w:t>Non-informative</w:t>
      </w:r>
      <w:proofErr w:type="gramEnd"/>
      <w:r w:rsidRPr="00275DDE">
        <w:rPr>
          <w:lang w:val="en-IN"/>
        </w:rPr>
        <w:t xml:space="preserve"> words (stop words) were removed, along with irrelevant punctuation. Emojis were cleaned and categorized into pre-defined groups (e.g., smileys, gestures, animals) for </w:t>
      </w:r>
      <w:r w:rsidRPr="00275DDE">
        <w:rPr>
          <w:lang w:val="en-IN"/>
        </w:rPr>
        <w:lastRenderedPageBreak/>
        <w:t>easier analysis.</w:t>
      </w:r>
    </w:p>
    <w:p w14:paraId="4DD11572" w14:textId="77777777" w:rsidR="00457A12" w:rsidRPr="00275DDE" w:rsidRDefault="00457A12" w:rsidP="00275DDE">
      <w:pPr>
        <w:pStyle w:val="BodyText"/>
        <w:spacing w:line="360" w:lineRule="auto"/>
        <w:rPr>
          <w:b/>
          <w:bCs/>
          <w:lang w:val="en-IN"/>
        </w:rPr>
      </w:pPr>
    </w:p>
    <w:p w14:paraId="085FB0AD" w14:textId="77777777" w:rsidR="00457A12" w:rsidRPr="00275DDE" w:rsidRDefault="00E07D64" w:rsidP="00275DDE">
      <w:pPr>
        <w:pStyle w:val="BodyText"/>
        <w:spacing w:line="360" w:lineRule="auto"/>
        <w:rPr>
          <w:b/>
          <w:bCs/>
          <w:lang w:val="en-IN"/>
        </w:rPr>
      </w:pPr>
      <w:r w:rsidRPr="00275DDE">
        <w:rPr>
          <w:b/>
          <w:bCs/>
          <w:lang w:val="en-IN"/>
        </w:rPr>
        <w:t>3.3 Feature Extraction</w:t>
      </w:r>
      <w:r w:rsidRPr="00275DDE">
        <w:rPr>
          <w:lang w:val="en-IN"/>
        </w:rPr>
        <w:br/>
      </w:r>
    </w:p>
    <w:p w14:paraId="0D4452DB" w14:textId="693098B8" w:rsidR="00E07D64" w:rsidRPr="00275DDE" w:rsidRDefault="00E07D64" w:rsidP="00275DDE">
      <w:pPr>
        <w:pStyle w:val="BodyText"/>
        <w:spacing w:line="360" w:lineRule="auto"/>
        <w:rPr>
          <w:lang w:val="en-IN"/>
        </w:rPr>
      </w:pPr>
      <w:r w:rsidRPr="00275DDE">
        <w:rPr>
          <w:b/>
          <w:bCs/>
          <w:lang w:val="en-IN"/>
        </w:rPr>
        <w:t>3.3.1 Label Encoding for Categorical Variables</w:t>
      </w:r>
      <w:r w:rsidRPr="00275DDE">
        <w:rPr>
          <w:lang w:val="en-IN"/>
        </w:rPr>
        <w:br/>
        <w:t>Categorical variables, including user demographics and emoji categories, were label encoded to convert them into numerical format for model input. This allowed the ANN to process and learn from the demographic and emoji usage patterns.</w:t>
      </w:r>
    </w:p>
    <w:p w14:paraId="3B153BC8" w14:textId="77777777" w:rsidR="00457A12" w:rsidRPr="00275DDE" w:rsidRDefault="00457A12" w:rsidP="00275DDE">
      <w:pPr>
        <w:pStyle w:val="BodyText"/>
        <w:spacing w:line="360" w:lineRule="auto"/>
        <w:rPr>
          <w:b/>
          <w:bCs/>
          <w:lang w:val="en-IN"/>
        </w:rPr>
      </w:pPr>
    </w:p>
    <w:p w14:paraId="112B5B7A" w14:textId="5A098A8D" w:rsidR="00E07D64" w:rsidRPr="00275DDE" w:rsidRDefault="00E07D64" w:rsidP="00275DDE">
      <w:pPr>
        <w:pStyle w:val="BodyText"/>
        <w:spacing w:line="360" w:lineRule="auto"/>
        <w:rPr>
          <w:lang w:val="en-IN"/>
        </w:rPr>
      </w:pPr>
      <w:r w:rsidRPr="00275DDE">
        <w:rPr>
          <w:b/>
          <w:bCs/>
          <w:lang w:val="en-IN"/>
        </w:rPr>
        <w:t xml:space="preserve">3.3.2 Sentiment Assignment with </w:t>
      </w:r>
      <w:proofErr w:type="spellStart"/>
      <w:r w:rsidRPr="00275DDE">
        <w:rPr>
          <w:b/>
          <w:bCs/>
          <w:lang w:val="en-IN"/>
        </w:rPr>
        <w:t>TextBlob</w:t>
      </w:r>
      <w:proofErr w:type="spellEnd"/>
      <w:r w:rsidRPr="00275DDE">
        <w:rPr>
          <w:lang w:val="en-IN"/>
        </w:rPr>
        <w:br/>
        <w:t xml:space="preserve">Sentiment scores were assigned to each text snippet using the </w:t>
      </w:r>
      <w:proofErr w:type="spellStart"/>
      <w:r w:rsidRPr="00275DDE">
        <w:rPr>
          <w:lang w:val="en-IN"/>
        </w:rPr>
        <w:t>TextBlob</w:t>
      </w:r>
      <w:proofErr w:type="spellEnd"/>
      <w:r w:rsidRPr="00275DDE">
        <w:rPr>
          <w:lang w:val="en-IN"/>
        </w:rPr>
        <w:t xml:space="preserve"> library, which generates a polarity score indicating positive, negative, or neutral sentiment. These scores were combined with emoji usage data to improve the overall sentiment classification.</w:t>
      </w:r>
    </w:p>
    <w:p w14:paraId="6B92C59B" w14:textId="77777777" w:rsidR="00457A12" w:rsidRPr="00275DDE" w:rsidRDefault="00457A12" w:rsidP="00275DDE">
      <w:pPr>
        <w:pStyle w:val="BodyText"/>
        <w:spacing w:line="360" w:lineRule="auto"/>
        <w:rPr>
          <w:b/>
          <w:bCs/>
          <w:lang w:val="en-IN"/>
        </w:rPr>
      </w:pPr>
    </w:p>
    <w:p w14:paraId="47610879" w14:textId="23804AB4" w:rsidR="00E07D64" w:rsidRPr="00275DDE" w:rsidRDefault="00E07D64" w:rsidP="00275DDE">
      <w:pPr>
        <w:pStyle w:val="BodyText"/>
        <w:spacing w:line="360" w:lineRule="auto"/>
        <w:rPr>
          <w:lang w:val="en-IN"/>
        </w:rPr>
      </w:pPr>
      <w:r w:rsidRPr="00275DDE">
        <w:rPr>
          <w:b/>
          <w:bCs/>
          <w:lang w:val="en-IN"/>
        </w:rPr>
        <w:t>3.3.3 Emoji Usage and Demographic Pattern Visualization</w:t>
      </w:r>
      <w:r w:rsidRPr="00275DDE">
        <w:rPr>
          <w:lang w:val="en-IN"/>
        </w:rPr>
        <w:br/>
        <w:t xml:space="preserve">Several visualizations, such as </w:t>
      </w:r>
      <w:r w:rsidR="00842CC6" w:rsidRPr="00275DDE">
        <w:rPr>
          <w:lang w:val="en-IN"/>
        </w:rPr>
        <w:t xml:space="preserve">plots </w:t>
      </w:r>
      <w:r w:rsidRPr="00275DDE">
        <w:rPr>
          <w:lang w:val="en-IN"/>
        </w:rPr>
        <w:t>and heatmaps, were created to explore the relationship between demographic factors and emoji usage patterns. These helped highlight key differences in how different age groups or genders use emojis.</w:t>
      </w:r>
    </w:p>
    <w:p w14:paraId="33594A70" w14:textId="22FC2152" w:rsidR="00F0322A" w:rsidRPr="00275DDE" w:rsidRDefault="00F0322A" w:rsidP="00275DDE">
      <w:pPr>
        <w:pStyle w:val="BodyText"/>
        <w:spacing w:line="360" w:lineRule="auto"/>
        <w:jc w:val="center"/>
        <w:rPr>
          <w:lang w:val="en-IN"/>
        </w:rPr>
      </w:pPr>
      <w:r w:rsidRPr="00275DDE">
        <w:rPr>
          <w:noProof/>
          <w:lang w:val="en-IN"/>
        </w:rPr>
        <w:drawing>
          <wp:inline distT="0" distB="0" distL="0" distR="0" wp14:anchorId="3D971C48" wp14:editId="3AB87421">
            <wp:extent cx="3436620" cy="3558078"/>
            <wp:effectExtent l="0" t="0" r="0" b="4445"/>
            <wp:docPr id="2090529602" name="Picture 1" descr="Fig 1: Platform vs User 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29602" name="Picture 1" descr="Fig 1: Platform vs User Gender"/>
                    <pic:cNvPicPr/>
                  </pic:nvPicPr>
                  <pic:blipFill>
                    <a:blip r:embed="rId14"/>
                    <a:stretch>
                      <a:fillRect/>
                    </a:stretch>
                  </pic:blipFill>
                  <pic:spPr>
                    <a:xfrm>
                      <a:off x="0" y="0"/>
                      <a:ext cx="3458144" cy="3580363"/>
                    </a:xfrm>
                    <a:prstGeom prst="rect">
                      <a:avLst/>
                    </a:prstGeom>
                  </pic:spPr>
                </pic:pic>
              </a:graphicData>
            </a:graphic>
          </wp:inline>
        </w:drawing>
      </w:r>
    </w:p>
    <w:p w14:paraId="11F33678" w14:textId="492B47BD" w:rsidR="00DA4590" w:rsidRPr="00275DDE" w:rsidRDefault="00DA4590" w:rsidP="00275DDE">
      <w:pPr>
        <w:pStyle w:val="BodyText"/>
        <w:spacing w:line="360" w:lineRule="auto"/>
        <w:jc w:val="center"/>
        <w:rPr>
          <w:b/>
          <w:bCs/>
          <w:lang w:val="en-IN"/>
        </w:rPr>
      </w:pPr>
      <w:r w:rsidRPr="00275DDE">
        <w:rPr>
          <w:b/>
          <w:bCs/>
          <w:lang w:val="en-IN"/>
        </w:rPr>
        <w:t xml:space="preserve">Figure </w:t>
      </w:r>
      <w:r w:rsidR="009672EB" w:rsidRPr="00275DDE">
        <w:rPr>
          <w:b/>
          <w:bCs/>
          <w:lang w:val="en-IN"/>
        </w:rPr>
        <w:t>1</w:t>
      </w:r>
      <w:r w:rsidR="009672EB">
        <w:rPr>
          <w:b/>
          <w:bCs/>
          <w:lang w:val="en-IN"/>
        </w:rPr>
        <w:t>. Platform vs User Gender</w:t>
      </w:r>
    </w:p>
    <w:p w14:paraId="681CF69E" w14:textId="0ACF8269" w:rsidR="00DA4590" w:rsidRPr="00275DDE" w:rsidRDefault="003E0F2C" w:rsidP="00275DDE">
      <w:pPr>
        <w:pStyle w:val="BodyText"/>
        <w:spacing w:line="360" w:lineRule="auto"/>
        <w:jc w:val="center"/>
        <w:rPr>
          <w:b/>
          <w:bCs/>
          <w:lang w:val="en-IN"/>
        </w:rPr>
      </w:pPr>
      <w:r w:rsidRPr="00275DDE">
        <w:rPr>
          <w:b/>
          <w:bCs/>
          <w:noProof/>
          <w:lang w:val="en-IN"/>
        </w:rPr>
        <w:lastRenderedPageBreak/>
        <w:drawing>
          <wp:inline distT="0" distB="0" distL="0" distR="0" wp14:anchorId="55CAB5C2" wp14:editId="19BBD6E9">
            <wp:extent cx="3901440" cy="2753360"/>
            <wp:effectExtent l="0" t="0" r="3810" b="8890"/>
            <wp:docPr id="1316692845" name="Picture 1" descr="Platform vs User 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692845" name="Picture 1" descr="Platform vs User Age&#10;"/>
                    <pic:cNvPicPr/>
                  </pic:nvPicPr>
                  <pic:blipFill>
                    <a:blip r:embed="rId15"/>
                    <a:stretch>
                      <a:fillRect/>
                    </a:stretch>
                  </pic:blipFill>
                  <pic:spPr>
                    <a:xfrm>
                      <a:off x="0" y="0"/>
                      <a:ext cx="3911137" cy="2760203"/>
                    </a:xfrm>
                    <a:prstGeom prst="rect">
                      <a:avLst/>
                    </a:prstGeom>
                  </pic:spPr>
                </pic:pic>
              </a:graphicData>
            </a:graphic>
          </wp:inline>
        </w:drawing>
      </w:r>
    </w:p>
    <w:p w14:paraId="1881807B" w14:textId="054353CF" w:rsidR="006B6BEA" w:rsidRPr="00275DDE" w:rsidRDefault="006B6BEA" w:rsidP="00275DDE">
      <w:pPr>
        <w:pStyle w:val="BodyText"/>
        <w:spacing w:line="360" w:lineRule="auto"/>
        <w:jc w:val="center"/>
        <w:rPr>
          <w:b/>
          <w:bCs/>
          <w:lang w:val="en-IN"/>
        </w:rPr>
      </w:pPr>
      <w:r w:rsidRPr="00275DDE">
        <w:rPr>
          <w:b/>
          <w:bCs/>
          <w:lang w:val="en-IN"/>
        </w:rPr>
        <w:t xml:space="preserve">Figure </w:t>
      </w:r>
      <w:r w:rsidR="0097311C" w:rsidRPr="00275DDE">
        <w:rPr>
          <w:b/>
          <w:bCs/>
          <w:lang w:val="en-IN"/>
        </w:rPr>
        <w:t>2</w:t>
      </w:r>
      <w:r w:rsidR="0097311C">
        <w:rPr>
          <w:b/>
          <w:bCs/>
          <w:lang w:val="en-IN"/>
        </w:rPr>
        <w:t>. Platform vs User Age</w:t>
      </w:r>
    </w:p>
    <w:p w14:paraId="4301F537" w14:textId="77777777" w:rsidR="00E263C1" w:rsidRPr="00275DDE" w:rsidRDefault="00E263C1" w:rsidP="00275DDE">
      <w:pPr>
        <w:pStyle w:val="BodyText"/>
        <w:spacing w:line="360" w:lineRule="auto"/>
        <w:jc w:val="center"/>
        <w:rPr>
          <w:b/>
          <w:bCs/>
          <w:lang w:val="en-IN"/>
        </w:rPr>
      </w:pPr>
    </w:p>
    <w:p w14:paraId="798F78D9" w14:textId="6CCC6522" w:rsidR="006B6BEA" w:rsidRPr="00275DDE" w:rsidRDefault="007A08E8" w:rsidP="00275DDE">
      <w:pPr>
        <w:pStyle w:val="BodyText"/>
        <w:spacing w:line="360" w:lineRule="auto"/>
        <w:jc w:val="center"/>
        <w:rPr>
          <w:b/>
          <w:bCs/>
          <w:lang w:val="en-IN"/>
        </w:rPr>
      </w:pPr>
      <w:r w:rsidRPr="00275DDE">
        <w:rPr>
          <w:b/>
          <w:bCs/>
          <w:noProof/>
          <w:lang w:val="en-IN"/>
        </w:rPr>
        <w:drawing>
          <wp:inline distT="0" distB="0" distL="0" distR="0" wp14:anchorId="7850C8F4" wp14:editId="7EE8D9DD">
            <wp:extent cx="4237487" cy="2979420"/>
            <wp:effectExtent l="0" t="0" r="0" b="0"/>
            <wp:docPr id="68503896" name="Picture 1" descr="Context by user 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03896" name="Picture 1" descr="Context by user Age&#10;"/>
                    <pic:cNvPicPr/>
                  </pic:nvPicPr>
                  <pic:blipFill>
                    <a:blip r:embed="rId16"/>
                    <a:stretch>
                      <a:fillRect/>
                    </a:stretch>
                  </pic:blipFill>
                  <pic:spPr>
                    <a:xfrm>
                      <a:off x="0" y="0"/>
                      <a:ext cx="4269562" cy="3001972"/>
                    </a:xfrm>
                    <a:prstGeom prst="rect">
                      <a:avLst/>
                    </a:prstGeom>
                  </pic:spPr>
                </pic:pic>
              </a:graphicData>
            </a:graphic>
          </wp:inline>
        </w:drawing>
      </w:r>
    </w:p>
    <w:p w14:paraId="4927BF77" w14:textId="39885A49" w:rsidR="001E2576" w:rsidRPr="00275DDE" w:rsidRDefault="001E2576" w:rsidP="00275DDE">
      <w:pPr>
        <w:pStyle w:val="BodyText"/>
        <w:spacing w:line="360" w:lineRule="auto"/>
        <w:jc w:val="center"/>
        <w:rPr>
          <w:b/>
          <w:bCs/>
          <w:lang w:val="en-IN"/>
        </w:rPr>
      </w:pPr>
      <w:r w:rsidRPr="00275DDE">
        <w:rPr>
          <w:b/>
          <w:bCs/>
          <w:lang w:val="en-IN"/>
        </w:rPr>
        <w:t xml:space="preserve">Figure </w:t>
      </w:r>
      <w:r w:rsidR="0097311C" w:rsidRPr="00275DDE">
        <w:rPr>
          <w:b/>
          <w:bCs/>
          <w:lang w:val="en-IN"/>
        </w:rPr>
        <w:t>3.</w:t>
      </w:r>
      <w:r w:rsidR="0097311C">
        <w:rPr>
          <w:b/>
          <w:bCs/>
          <w:lang w:val="en-IN"/>
        </w:rPr>
        <w:t xml:space="preserve"> Context vs User Age</w:t>
      </w:r>
    </w:p>
    <w:p w14:paraId="73FFD420" w14:textId="77777777" w:rsidR="001E2576" w:rsidRPr="00275DDE" w:rsidRDefault="001E2576" w:rsidP="00275DDE">
      <w:pPr>
        <w:pStyle w:val="BodyText"/>
        <w:spacing w:line="360" w:lineRule="auto"/>
        <w:jc w:val="center"/>
        <w:rPr>
          <w:b/>
          <w:bCs/>
          <w:lang w:val="en-IN"/>
        </w:rPr>
      </w:pPr>
    </w:p>
    <w:p w14:paraId="0FE29E61" w14:textId="514BE855" w:rsidR="00D62445" w:rsidRPr="00275DDE" w:rsidRDefault="00E07D64" w:rsidP="00275DDE">
      <w:pPr>
        <w:pStyle w:val="BodyText"/>
        <w:spacing w:line="360" w:lineRule="auto"/>
        <w:rPr>
          <w:b/>
          <w:bCs/>
          <w:lang w:val="en-IN"/>
        </w:rPr>
      </w:pPr>
      <w:r w:rsidRPr="00275DDE">
        <w:rPr>
          <w:b/>
          <w:bCs/>
          <w:lang w:val="en-IN"/>
        </w:rPr>
        <w:t>3.4 Model Building</w:t>
      </w:r>
      <w:r w:rsidRPr="00275DDE">
        <w:rPr>
          <w:lang w:val="en-IN"/>
        </w:rPr>
        <w:br/>
      </w:r>
    </w:p>
    <w:p w14:paraId="708EE9CA" w14:textId="099E1043" w:rsidR="00E07D64" w:rsidRPr="00275DDE" w:rsidRDefault="00E07D64" w:rsidP="00275DDE">
      <w:pPr>
        <w:pStyle w:val="BodyText"/>
        <w:spacing w:line="360" w:lineRule="auto"/>
        <w:rPr>
          <w:lang w:val="en-IN"/>
        </w:rPr>
      </w:pPr>
      <w:r w:rsidRPr="00275DDE">
        <w:rPr>
          <w:b/>
          <w:bCs/>
          <w:lang w:val="en-IN"/>
        </w:rPr>
        <w:t>3.4.1 Artificial Neural Network (ANN) for Sentiment Analysis</w:t>
      </w:r>
      <w:r w:rsidRPr="00275DDE">
        <w:rPr>
          <w:lang w:val="en-IN"/>
        </w:rPr>
        <w:br/>
        <w:t>The core model for this project is an artificial neural network (ANN) that was trained to classify sentiment based on emoji usage and text data. The input features included the tokenized text, emoji categories, and demographic data, while the output was the predicted sentiment class.</w:t>
      </w:r>
    </w:p>
    <w:p w14:paraId="28219CCF" w14:textId="77777777" w:rsidR="00D62445" w:rsidRPr="00275DDE" w:rsidRDefault="00D62445" w:rsidP="00275DDE">
      <w:pPr>
        <w:pStyle w:val="BodyText"/>
        <w:spacing w:line="360" w:lineRule="auto"/>
        <w:rPr>
          <w:b/>
          <w:bCs/>
          <w:lang w:val="en-IN"/>
        </w:rPr>
      </w:pPr>
    </w:p>
    <w:p w14:paraId="35ABD070" w14:textId="21D59242" w:rsidR="00E07D64" w:rsidRPr="00275DDE" w:rsidRDefault="00E07D64" w:rsidP="00275DDE">
      <w:pPr>
        <w:pStyle w:val="BodyText"/>
        <w:spacing w:line="360" w:lineRule="auto"/>
        <w:rPr>
          <w:lang w:val="en-IN"/>
        </w:rPr>
      </w:pPr>
      <w:r w:rsidRPr="00275DDE">
        <w:rPr>
          <w:b/>
          <w:bCs/>
          <w:lang w:val="en-IN"/>
        </w:rPr>
        <w:lastRenderedPageBreak/>
        <w:t>3.4.2 Multi-class Classification of Emoji Context</w:t>
      </w:r>
      <w:r w:rsidRPr="00275DDE">
        <w:rPr>
          <w:lang w:val="en-IN"/>
        </w:rPr>
        <w:br/>
        <w:t>The ANN was trained to perform multi-class classification, predicting not only the sentiment but also the context in which an emoji was used (e.g., h</w:t>
      </w:r>
      <w:r w:rsidR="00BE79EA" w:rsidRPr="00275DDE">
        <w:rPr>
          <w:lang w:val="en-IN"/>
        </w:rPr>
        <w:t>appy</w:t>
      </w:r>
      <w:r w:rsidRPr="00275DDE">
        <w:rPr>
          <w:lang w:val="en-IN"/>
        </w:rPr>
        <w:t>, s</w:t>
      </w:r>
      <w:r w:rsidR="00BE79EA" w:rsidRPr="00275DDE">
        <w:rPr>
          <w:lang w:val="en-IN"/>
        </w:rPr>
        <w:t>ad</w:t>
      </w:r>
      <w:r w:rsidRPr="00275DDE">
        <w:rPr>
          <w:lang w:val="en-IN"/>
        </w:rPr>
        <w:t xml:space="preserve">, </w:t>
      </w:r>
      <w:r w:rsidR="00BE79EA" w:rsidRPr="00275DDE">
        <w:rPr>
          <w:lang w:val="en-IN"/>
        </w:rPr>
        <w:t>confused</w:t>
      </w:r>
      <w:r w:rsidRPr="00275DDE">
        <w:rPr>
          <w:lang w:val="en-IN"/>
        </w:rPr>
        <w:t>). This added another layer of complexity to the analysis but offered deeper insights into emoji usage.</w:t>
      </w:r>
    </w:p>
    <w:p w14:paraId="32D319E0" w14:textId="77777777" w:rsidR="00D62445" w:rsidRPr="00275DDE" w:rsidRDefault="00D62445" w:rsidP="00275DDE">
      <w:pPr>
        <w:pStyle w:val="BodyText"/>
        <w:spacing w:line="360" w:lineRule="auto"/>
        <w:rPr>
          <w:b/>
          <w:bCs/>
          <w:lang w:val="en-IN"/>
        </w:rPr>
      </w:pPr>
    </w:p>
    <w:p w14:paraId="46AB93CA" w14:textId="77777777" w:rsidR="00D62445" w:rsidRPr="00275DDE" w:rsidRDefault="00E07D64" w:rsidP="00275DDE">
      <w:pPr>
        <w:pStyle w:val="BodyText"/>
        <w:spacing w:line="360" w:lineRule="auto"/>
        <w:rPr>
          <w:b/>
          <w:bCs/>
          <w:lang w:val="en-IN"/>
        </w:rPr>
      </w:pPr>
      <w:r w:rsidRPr="00275DDE">
        <w:rPr>
          <w:b/>
          <w:bCs/>
          <w:lang w:val="en-IN"/>
        </w:rPr>
        <w:t>3.5 Model Optimization</w:t>
      </w:r>
      <w:r w:rsidRPr="00275DDE">
        <w:rPr>
          <w:lang w:val="en-IN"/>
        </w:rPr>
        <w:br/>
      </w:r>
    </w:p>
    <w:p w14:paraId="1B681B73" w14:textId="67947DD0" w:rsidR="00E07D64" w:rsidRPr="00275DDE" w:rsidRDefault="00E07D64" w:rsidP="00275DDE">
      <w:pPr>
        <w:pStyle w:val="BodyText"/>
        <w:spacing w:line="360" w:lineRule="auto"/>
        <w:rPr>
          <w:lang w:val="en-IN"/>
        </w:rPr>
      </w:pPr>
      <w:r w:rsidRPr="00275DDE">
        <w:rPr>
          <w:b/>
          <w:bCs/>
          <w:lang w:val="en-IN"/>
        </w:rPr>
        <w:t>3.5.1 Early Stopping and Hyperparameter Tuning</w:t>
      </w:r>
      <w:r w:rsidRPr="00275DDE">
        <w:rPr>
          <w:lang w:val="en-IN"/>
        </w:rPr>
        <w:br/>
        <w:t>To prevent overfitting, early stopping was employed during the training phase. Hyperparameters such as learning rate, batch size, and the number of neurons in each layer were tuned using grid search to optimize the model’s performance.</w:t>
      </w:r>
    </w:p>
    <w:p w14:paraId="0F20157D" w14:textId="77777777" w:rsidR="00D62445" w:rsidRPr="00275DDE" w:rsidRDefault="00D62445" w:rsidP="00275DDE">
      <w:pPr>
        <w:pStyle w:val="BodyText"/>
        <w:spacing w:line="360" w:lineRule="auto"/>
        <w:rPr>
          <w:b/>
          <w:bCs/>
          <w:lang w:val="en-IN"/>
        </w:rPr>
      </w:pPr>
    </w:p>
    <w:p w14:paraId="03F1DE8D" w14:textId="353A0D61" w:rsidR="00E07D64" w:rsidRPr="00275DDE" w:rsidRDefault="00E07D64" w:rsidP="00275DDE">
      <w:pPr>
        <w:pStyle w:val="BodyText"/>
        <w:spacing w:line="360" w:lineRule="auto"/>
        <w:rPr>
          <w:lang w:val="en-IN"/>
        </w:rPr>
      </w:pPr>
      <w:r w:rsidRPr="00275DDE">
        <w:rPr>
          <w:b/>
          <w:bCs/>
          <w:lang w:val="en-IN"/>
        </w:rPr>
        <w:t>3.5.2 Cross-validation and Model Refinement</w:t>
      </w:r>
      <w:r w:rsidRPr="00275DDE">
        <w:rPr>
          <w:lang w:val="en-IN"/>
        </w:rPr>
        <w:br/>
        <w:t>A 5-fold cross-validation approach was used to ensure the robustness of the model. This method splits the data into training and validation sets, rotating the splits to validate the model’s consistency across different data subsets.</w:t>
      </w:r>
    </w:p>
    <w:p w14:paraId="597CF633" w14:textId="77777777" w:rsidR="00D62445" w:rsidRPr="00275DDE" w:rsidRDefault="00D62445" w:rsidP="00275DDE">
      <w:pPr>
        <w:pStyle w:val="BodyText"/>
        <w:spacing w:line="360" w:lineRule="auto"/>
        <w:rPr>
          <w:b/>
          <w:bCs/>
          <w:lang w:val="en-IN"/>
        </w:rPr>
      </w:pPr>
    </w:p>
    <w:p w14:paraId="0A0D3E8F" w14:textId="77777777" w:rsidR="00D62445" w:rsidRPr="00275DDE" w:rsidRDefault="00E07D64" w:rsidP="00275DDE">
      <w:pPr>
        <w:pStyle w:val="BodyText"/>
        <w:spacing w:line="360" w:lineRule="auto"/>
        <w:rPr>
          <w:b/>
          <w:bCs/>
          <w:lang w:val="en-IN"/>
        </w:rPr>
      </w:pPr>
      <w:r w:rsidRPr="00275DDE">
        <w:rPr>
          <w:b/>
          <w:bCs/>
          <w:lang w:val="en-IN"/>
        </w:rPr>
        <w:t>3.6 Model Evaluation</w:t>
      </w:r>
      <w:r w:rsidRPr="00275DDE">
        <w:rPr>
          <w:lang w:val="en-IN"/>
        </w:rPr>
        <w:br/>
      </w:r>
    </w:p>
    <w:p w14:paraId="70F37D8B" w14:textId="29FDD626" w:rsidR="00E07D64" w:rsidRPr="00275DDE" w:rsidRDefault="00E07D64" w:rsidP="00275DDE">
      <w:pPr>
        <w:pStyle w:val="BodyText"/>
        <w:spacing w:line="360" w:lineRule="auto"/>
        <w:rPr>
          <w:lang w:val="en-IN"/>
        </w:rPr>
      </w:pPr>
      <w:r w:rsidRPr="00275DDE">
        <w:rPr>
          <w:b/>
          <w:bCs/>
          <w:lang w:val="en-IN"/>
        </w:rPr>
        <w:t>3.6.1 Accuracy, Precision, Recall, and F1-Score Metrics</w:t>
      </w:r>
      <w:r w:rsidRPr="00275DDE">
        <w:rPr>
          <w:lang w:val="en-IN"/>
        </w:rPr>
        <w:br/>
        <w:t>The model’s performance was evaluated using accuracy, precision, recall, and F1-score metrics. The evaluation metrics revealed that the ANN performed well in predicting emoji-based sentiment, with notable improvements in sentiment detection when compared to baseline models.</w:t>
      </w:r>
    </w:p>
    <w:p w14:paraId="37DCDB2A" w14:textId="758A702E" w:rsidR="00457A12" w:rsidRPr="00275DDE" w:rsidRDefault="00457A12" w:rsidP="00275DDE">
      <w:pPr>
        <w:pStyle w:val="BodyText"/>
        <w:spacing w:before="100" w:line="360" w:lineRule="auto"/>
        <w:jc w:val="center"/>
        <w:rPr>
          <w:b/>
          <w:bCs/>
        </w:rPr>
      </w:pPr>
    </w:p>
    <w:p w14:paraId="2115169F" w14:textId="77777777" w:rsidR="00022D5A" w:rsidRDefault="00022D5A" w:rsidP="00275DDE">
      <w:pPr>
        <w:pStyle w:val="BodyText"/>
        <w:spacing w:before="100" w:line="360" w:lineRule="auto"/>
        <w:jc w:val="center"/>
        <w:rPr>
          <w:b/>
          <w:bCs/>
        </w:rPr>
      </w:pPr>
    </w:p>
    <w:p w14:paraId="5C50375E" w14:textId="77777777" w:rsidR="00022D5A" w:rsidRDefault="00022D5A" w:rsidP="00275DDE">
      <w:pPr>
        <w:pStyle w:val="BodyText"/>
        <w:spacing w:before="100" w:line="360" w:lineRule="auto"/>
        <w:jc w:val="center"/>
        <w:rPr>
          <w:b/>
          <w:bCs/>
        </w:rPr>
      </w:pPr>
    </w:p>
    <w:p w14:paraId="334A7835" w14:textId="77777777" w:rsidR="00022D5A" w:rsidRDefault="00022D5A" w:rsidP="00275DDE">
      <w:pPr>
        <w:pStyle w:val="BodyText"/>
        <w:spacing w:before="100" w:line="360" w:lineRule="auto"/>
        <w:jc w:val="center"/>
        <w:rPr>
          <w:b/>
          <w:bCs/>
        </w:rPr>
      </w:pPr>
    </w:p>
    <w:p w14:paraId="4F7D0524" w14:textId="77777777" w:rsidR="00022D5A" w:rsidRDefault="00022D5A" w:rsidP="00275DDE">
      <w:pPr>
        <w:pStyle w:val="BodyText"/>
        <w:spacing w:before="100" w:line="360" w:lineRule="auto"/>
        <w:jc w:val="center"/>
        <w:rPr>
          <w:b/>
          <w:bCs/>
        </w:rPr>
      </w:pPr>
    </w:p>
    <w:p w14:paraId="1776D531" w14:textId="77777777" w:rsidR="00022D5A" w:rsidRDefault="00022D5A" w:rsidP="00275DDE">
      <w:pPr>
        <w:pStyle w:val="BodyText"/>
        <w:spacing w:before="100" w:line="360" w:lineRule="auto"/>
        <w:jc w:val="center"/>
        <w:rPr>
          <w:b/>
          <w:bCs/>
        </w:rPr>
      </w:pPr>
    </w:p>
    <w:p w14:paraId="7F41BDEF" w14:textId="77777777" w:rsidR="00022D5A" w:rsidRDefault="00022D5A" w:rsidP="00275DDE">
      <w:pPr>
        <w:pStyle w:val="BodyText"/>
        <w:spacing w:before="100" w:line="360" w:lineRule="auto"/>
        <w:jc w:val="center"/>
        <w:rPr>
          <w:b/>
          <w:bCs/>
        </w:rPr>
      </w:pPr>
    </w:p>
    <w:p w14:paraId="2FA01F9B" w14:textId="77777777" w:rsidR="00022D5A" w:rsidRDefault="00022D5A" w:rsidP="00275DDE">
      <w:pPr>
        <w:pStyle w:val="BodyText"/>
        <w:spacing w:before="100" w:line="360" w:lineRule="auto"/>
        <w:jc w:val="center"/>
        <w:rPr>
          <w:b/>
          <w:bCs/>
        </w:rPr>
      </w:pPr>
    </w:p>
    <w:p w14:paraId="671E9C89" w14:textId="1820711D" w:rsidR="00D8014F" w:rsidRDefault="001D709F" w:rsidP="00275DDE">
      <w:pPr>
        <w:pStyle w:val="BodyText"/>
        <w:spacing w:before="100" w:line="360" w:lineRule="auto"/>
        <w:jc w:val="center"/>
        <w:rPr>
          <w:b/>
          <w:bCs/>
        </w:rPr>
      </w:pPr>
      <w:r w:rsidRPr="00275DDE">
        <w:rPr>
          <w:b/>
          <w:bCs/>
        </w:rPr>
        <w:lastRenderedPageBreak/>
        <w:t>Table 1</w:t>
      </w:r>
      <w:r w:rsidR="00A93E73">
        <w:rPr>
          <w:b/>
          <w:bCs/>
        </w:rPr>
        <w:t>. Classification Report</w:t>
      </w:r>
    </w:p>
    <w:p w14:paraId="7136C2B0" w14:textId="7E58E0FE" w:rsidR="00022D5A" w:rsidRPr="00275DDE" w:rsidRDefault="00022D5A" w:rsidP="00275DDE">
      <w:pPr>
        <w:pStyle w:val="BodyText"/>
        <w:spacing w:before="100" w:line="360" w:lineRule="auto"/>
        <w:jc w:val="center"/>
        <w:rPr>
          <w:b/>
          <w:bCs/>
        </w:rPr>
      </w:pPr>
      <w:r w:rsidRPr="00275DDE">
        <w:rPr>
          <w:b/>
          <w:bCs/>
          <w:noProof/>
        </w:rPr>
        <w:drawing>
          <wp:inline distT="0" distB="0" distL="0" distR="0" wp14:anchorId="32BC750C" wp14:editId="02E3221B">
            <wp:extent cx="3893820" cy="2509886"/>
            <wp:effectExtent l="0" t="0" r="0" b="5080"/>
            <wp:docPr id="263953242" name="Picture 1" descr="Classification repo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53242" name="Picture 1" descr="Classification report&#10;"/>
                    <pic:cNvPicPr/>
                  </pic:nvPicPr>
                  <pic:blipFill>
                    <a:blip r:embed="rId17"/>
                    <a:stretch>
                      <a:fillRect/>
                    </a:stretch>
                  </pic:blipFill>
                  <pic:spPr>
                    <a:xfrm>
                      <a:off x="0" y="0"/>
                      <a:ext cx="3925408" cy="2530247"/>
                    </a:xfrm>
                    <a:prstGeom prst="rect">
                      <a:avLst/>
                    </a:prstGeom>
                  </pic:spPr>
                </pic:pic>
              </a:graphicData>
            </a:graphic>
          </wp:inline>
        </w:drawing>
      </w:r>
    </w:p>
    <w:p w14:paraId="05459CD2" w14:textId="77777777" w:rsidR="009A25F4" w:rsidRPr="00275DDE" w:rsidRDefault="009A25F4" w:rsidP="00275DDE">
      <w:pPr>
        <w:pStyle w:val="BodyText"/>
        <w:spacing w:before="100" w:line="360" w:lineRule="auto"/>
        <w:jc w:val="center"/>
        <w:rPr>
          <w:b/>
          <w:bCs/>
        </w:rPr>
      </w:pPr>
    </w:p>
    <w:p w14:paraId="477F7FCB" w14:textId="77777777" w:rsidR="009A25F4" w:rsidRPr="00275DDE" w:rsidRDefault="009A25F4" w:rsidP="00275DDE">
      <w:pPr>
        <w:pStyle w:val="BodyText"/>
        <w:spacing w:before="100" w:line="360" w:lineRule="auto"/>
        <w:jc w:val="center"/>
        <w:rPr>
          <w:b/>
          <w:bCs/>
        </w:rPr>
      </w:pPr>
    </w:p>
    <w:p w14:paraId="6A838878" w14:textId="1B4AFDE9" w:rsidR="00BC69AF" w:rsidRPr="00275DDE" w:rsidRDefault="002C52EC" w:rsidP="00275DDE">
      <w:pPr>
        <w:spacing w:line="360" w:lineRule="auto"/>
        <w:jc w:val="center"/>
        <w:rPr>
          <w:rFonts w:ascii="Times New Roman" w:hAnsi="Times New Roman" w:cs="Times New Roman"/>
          <w:sz w:val="24"/>
          <w:szCs w:val="24"/>
        </w:rPr>
      </w:pPr>
      <w:r w:rsidRPr="00275DDE">
        <w:rPr>
          <w:rFonts w:ascii="Times New Roman" w:hAnsi="Times New Roman" w:cs="Times New Roman"/>
          <w:noProof/>
          <w:sz w:val="24"/>
          <w:szCs w:val="24"/>
        </w:rPr>
        <w:drawing>
          <wp:inline distT="0" distB="0" distL="0" distR="0" wp14:anchorId="0CBD93A9" wp14:editId="23D52C7F">
            <wp:extent cx="4206240" cy="4507650"/>
            <wp:effectExtent l="0" t="0" r="3810" b="7620"/>
            <wp:docPr id="60071496"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71496" name="Picture 1" descr="A diagram of data processing&#10;&#10;Description automatically generated"/>
                    <pic:cNvPicPr/>
                  </pic:nvPicPr>
                  <pic:blipFill>
                    <a:blip r:embed="rId18"/>
                    <a:stretch>
                      <a:fillRect/>
                    </a:stretch>
                  </pic:blipFill>
                  <pic:spPr>
                    <a:xfrm>
                      <a:off x="0" y="0"/>
                      <a:ext cx="4226304" cy="4529152"/>
                    </a:xfrm>
                    <a:prstGeom prst="rect">
                      <a:avLst/>
                    </a:prstGeom>
                  </pic:spPr>
                </pic:pic>
              </a:graphicData>
            </a:graphic>
          </wp:inline>
        </w:drawing>
      </w:r>
    </w:p>
    <w:p w14:paraId="289D6EC4" w14:textId="27BE90D2" w:rsidR="00D94CBC" w:rsidRPr="00275DDE" w:rsidRDefault="00D94CBC"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Figure</w:t>
      </w:r>
      <w:r w:rsidR="008C5C1A" w:rsidRPr="00275DDE">
        <w:rPr>
          <w:rFonts w:ascii="Times New Roman" w:hAnsi="Times New Roman" w:cs="Times New Roman"/>
          <w:b/>
          <w:bCs/>
          <w:sz w:val="24"/>
          <w:szCs w:val="24"/>
        </w:rPr>
        <w:t xml:space="preserve"> 4</w:t>
      </w:r>
      <w:r w:rsidR="00022D5A">
        <w:rPr>
          <w:rFonts w:ascii="Times New Roman" w:hAnsi="Times New Roman" w:cs="Times New Roman"/>
          <w:b/>
          <w:bCs/>
          <w:sz w:val="24"/>
          <w:szCs w:val="24"/>
        </w:rPr>
        <w:t>. Flow Diagram</w:t>
      </w:r>
    </w:p>
    <w:p w14:paraId="41E6FDA0" w14:textId="77777777" w:rsidR="0036376D" w:rsidRPr="00275DDE" w:rsidRDefault="0036376D" w:rsidP="00275DDE">
      <w:pPr>
        <w:pStyle w:val="Heading3"/>
        <w:spacing w:line="360" w:lineRule="auto"/>
        <w:ind w:right="18"/>
        <w:rPr>
          <w:rFonts w:ascii="Times New Roman" w:hAnsi="Times New Roman" w:cs="Times New Roman"/>
          <w:color w:val="auto"/>
          <w:spacing w:val="-2"/>
        </w:rPr>
      </w:pPr>
    </w:p>
    <w:p w14:paraId="77F06E13" w14:textId="219D2399" w:rsidR="0036376D" w:rsidRPr="00275DDE" w:rsidRDefault="0036376D" w:rsidP="00275DDE">
      <w:pPr>
        <w:pStyle w:val="Heading3"/>
        <w:spacing w:line="360" w:lineRule="auto"/>
        <w:ind w:right="18"/>
        <w:jc w:val="center"/>
        <w:rPr>
          <w:rFonts w:ascii="Times New Roman" w:hAnsi="Times New Roman" w:cs="Times New Roman"/>
          <w:color w:val="auto"/>
          <w:spacing w:val="-2"/>
        </w:rPr>
      </w:pPr>
    </w:p>
    <w:p w14:paraId="063C30A2" w14:textId="77777777" w:rsidR="0036376D" w:rsidRPr="00275DDE" w:rsidRDefault="0036376D" w:rsidP="00275DDE">
      <w:pPr>
        <w:pStyle w:val="Heading3"/>
        <w:spacing w:line="360" w:lineRule="auto"/>
        <w:ind w:right="18"/>
        <w:jc w:val="center"/>
        <w:rPr>
          <w:rFonts w:ascii="Times New Roman" w:hAnsi="Times New Roman" w:cs="Times New Roman"/>
          <w:color w:val="auto"/>
          <w:spacing w:val="-2"/>
        </w:rPr>
      </w:pPr>
    </w:p>
    <w:p w14:paraId="183F16BC"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133C8B93"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23A6BAD9"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0EA24CC2"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3261A594"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68271DB7"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68F5AF58" w14:textId="77777777" w:rsidR="00A13EDF" w:rsidRPr="00275DDE" w:rsidRDefault="00A13EDF" w:rsidP="00275DDE">
      <w:pPr>
        <w:spacing w:line="360" w:lineRule="auto"/>
        <w:rPr>
          <w:rFonts w:ascii="Times New Roman" w:hAnsi="Times New Roman" w:cs="Times New Roman"/>
          <w:b/>
          <w:bCs/>
          <w:sz w:val="24"/>
          <w:szCs w:val="24"/>
        </w:rPr>
      </w:pPr>
    </w:p>
    <w:p w14:paraId="2215060E" w14:textId="77777777" w:rsidR="00971BEE" w:rsidRPr="00275DDE" w:rsidRDefault="00971BEE" w:rsidP="00275DDE">
      <w:pPr>
        <w:spacing w:line="360" w:lineRule="auto"/>
        <w:rPr>
          <w:rFonts w:ascii="Times New Roman" w:hAnsi="Times New Roman" w:cs="Times New Roman"/>
          <w:b/>
          <w:bCs/>
          <w:sz w:val="24"/>
          <w:szCs w:val="24"/>
        </w:rPr>
      </w:pPr>
    </w:p>
    <w:p w14:paraId="3C5FD31D" w14:textId="09CCF306" w:rsidR="00BC69AF" w:rsidRPr="00275DDE" w:rsidRDefault="00BC69AF"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CHAPTER 4 </w:t>
      </w:r>
    </w:p>
    <w:p w14:paraId="68DA770B" w14:textId="338CD1F8" w:rsidR="00BC69AF" w:rsidRPr="00275DDE" w:rsidRDefault="00BC69AF"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IMPLEMENTATION</w:t>
      </w:r>
      <w:r w:rsidRPr="00275DDE">
        <w:rPr>
          <w:rFonts w:ascii="Times New Roman" w:hAnsi="Times New Roman" w:cs="Times New Roman"/>
          <w:b/>
          <w:bCs/>
          <w:sz w:val="24"/>
          <w:szCs w:val="24"/>
        </w:rPr>
        <w:br/>
      </w:r>
    </w:p>
    <w:p w14:paraId="7E2EA415" w14:textId="77777777" w:rsidR="00BC69AF" w:rsidRPr="00275DDE" w:rsidRDefault="00BC69AF" w:rsidP="00275DDE">
      <w:pPr>
        <w:spacing w:line="360" w:lineRule="auto"/>
        <w:rPr>
          <w:rFonts w:ascii="Times New Roman" w:hAnsi="Times New Roman" w:cs="Times New Roman"/>
          <w:sz w:val="24"/>
          <w:szCs w:val="24"/>
        </w:rPr>
      </w:pPr>
    </w:p>
    <w:p w14:paraId="30E50D07" w14:textId="77777777" w:rsidR="00BC69AF" w:rsidRPr="00275DDE" w:rsidRDefault="00BC69AF" w:rsidP="00275DDE">
      <w:pPr>
        <w:spacing w:line="360" w:lineRule="auto"/>
        <w:rPr>
          <w:rFonts w:ascii="Times New Roman" w:hAnsi="Times New Roman" w:cs="Times New Roman"/>
          <w:sz w:val="24"/>
          <w:szCs w:val="24"/>
        </w:rPr>
      </w:pPr>
    </w:p>
    <w:p w14:paraId="2DF0847A" w14:textId="77777777" w:rsidR="00BC69AF" w:rsidRPr="00275DDE" w:rsidRDefault="00BC69AF" w:rsidP="00275DDE">
      <w:pPr>
        <w:spacing w:line="360" w:lineRule="auto"/>
        <w:rPr>
          <w:rFonts w:ascii="Times New Roman" w:hAnsi="Times New Roman" w:cs="Times New Roman"/>
          <w:sz w:val="24"/>
          <w:szCs w:val="24"/>
        </w:rPr>
      </w:pPr>
    </w:p>
    <w:p w14:paraId="3235E607" w14:textId="77777777" w:rsidR="00BC69AF" w:rsidRPr="00275DDE" w:rsidRDefault="00BC69AF" w:rsidP="00275DDE">
      <w:pPr>
        <w:spacing w:line="360" w:lineRule="auto"/>
        <w:rPr>
          <w:rFonts w:ascii="Times New Roman" w:hAnsi="Times New Roman" w:cs="Times New Roman"/>
          <w:sz w:val="24"/>
          <w:szCs w:val="24"/>
        </w:rPr>
      </w:pPr>
    </w:p>
    <w:p w14:paraId="4D8046E6" w14:textId="77777777" w:rsidR="00BC69AF" w:rsidRPr="00275DDE" w:rsidRDefault="00BC69AF" w:rsidP="00275DDE">
      <w:pPr>
        <w:spacing w:line="360" w:lineRule="auto"/>
        <w:rPr>
          <w:rFonts w:ascii="Times New Roman" w:hAnsi="Times New Roman" w:cs="Times New Roman"/>
          <w:sz w:val="24"/>
          <w:szCs w:val="24"/>
        </w:rPr>
      </w:pPr>
    </w:p>
    <w:p w14:paraId="483E9CCB" w14:textId="77777777" w:rsidR="00BC69AF" w:rsidRPr="00275DDE" w:rsidRDefault="00BC69AF" w:rsidP="00275DDE">
      <w:pPr>
        <w:spacing w:line="360" w:lineRule="auto"/>
        <w:rPr>
          <w:rFonts w:ascii="Times New Roman" w:hAnsi="Times New Roman" w:cs="Times New Roman"/>
          <w:sz w:val="24"/>
          <w:szCs w:val="24"/>
        </w:rPr>
      </w:pPr>
    </w:p>
    <w:p w14:paraId="3F4DB80F" w14:textId="77777777" w:rsidR="00BC69AF" w:rsidRPr="00275DDE" w:rsidRDefault="00BC69AF" w:rsidP="00275DDE">
      <w:pPr>
        <w:spacing w:line="360" w:lineRule="auto"/>
        <w:rPr>
          <w:rFonts w:ascii="Times New Roman" w:hAnsi="Times New Roman" w:cs="Times New Roman"/>
          <w:sz w:val="24"/>
          <w:szCs w:val="24"/>
        </w:rPr>
      </w:pPr>
    </w:p>
    <w:p w14:paraId="07365771" w14:textId="77777777" w:rsidR="00BC69AF" w:rsidRPr="00275DDE" w:rsidRDefault="00BC69AF" w:rsidP="00275DDE">
      <w:pPr>
        <w:spacing w:line="360" w:lineRule="auto"/>
        <w:rPr>
          <w:rFonts w:ascii="Times New Roman" w:hAnsi="Times New Roman" w:cs="Times New Roman"/>
          <w:sz w:val="24"/>
          <w:szCs w:val="24"/>
        </w:rPr>
      </w:pPr>
    </w:p>
    <w:p w14:paraId="0C99ACED" w14:textId="77777777" w:rsidR="00BC69AF" w:rsidRPr="00275DDE" w:rsidRDefault="00BC69AF" w:rsidP="00275DDE">
      <w:pPr>
        <w:spacing w:line="360" w:lineRule="auto"/>
        <w:rPr>
          <w:rFonts w:ascii="Times New Roman" w:hAnsi="Times New Roman" w:cs="Times New Roman"/>
          <w:sz w:val="24"/>
          <w:szCs w:val="24"/>
        </w:rPr>
      </w:pPr>
    </w:p>
    <w:p w14:paraId="4EA33506" w14:textId="77777777" w:rsidR="00BC69AF" w:rsidRPr="00275DDE" w:rsidRDefault="00BC69AF" w:rsidP="00275DDE">
      <w:pPr>
        <w:spacing w:line="360" w:lineRule="auto"/>
        <w:rPr>
          <w:rFonts w:ascii="Times New Roman" w:hAnsi="Times New Roman" w:cs="Times New Roman"/>
          <w:sz w:val="24"/>
          <w:szCs w:val="24"/>
        </w:rPr>
      </w:pPr>
    </w:p>
    <w:p w14:paraId="0802190D" w14:textId="77777777" w:rsidR="00BC69AF" w:rsidRDefault="00BC69AF" w:rsidP="00275DDE">
      <w:pPr>
        <w:spacing w:line="360" w:lineRule="auto"/>
        <w:rPr>
          <w:rFonts w:ascii="Times New Roman" w:hAnsi="Times New Roman" w:cs="Times New Roman"/>
          <w:sz w:val="24"/>
          <w:szCs w:val="24"/>
        </w:rPr>
      </w:pPr>
    </w:p>
    <w:p w14:paraId="1DE7C774" w14:textId="77777777" w:rsidR="00465AF4" w:rsidRDefault="00465AF4" w:rsidP="00275DDE">
      <w:pPr>
        <w:spacing w:line="360" w:lineRule="auto"/>
        <w:rPr>
          <w:rFonts w:ascii="Times New Roman" w:hAnsi="Times New Roman" w:cs="Times New Roman"/>
          <w:sz w:val="24"/>
          <w:szCs w:val="24"/>
        </w:rPr>
      </w:pPr>
    </w:p>
    <w:p w14:paraId="000A8892" w14:textId="77777777" w:rsidR="00465AF4" w:rsidRPr="00275DDE" w:rsidRDefault="00465AF4" w:rsidP="00275DDE">
      <w:pPr>
        <w:spacing w:line="360" w:lineRule="auto"/>
        <w:rPr>
          <w:rFonts w:ascii="Times New Roman" w:hAnsi="Times New Roman" w:cs="Times New Roman"/>
          <w:sz w:val="24"/>
          <w:szCs w:val="24"/>
        </w:rPr>
      </w:pPr>
    </w:p>
    <w:p w14:paraId="1B0BBB43" w14:textId="77777777" w:rsidR="00BC69AF" w:rsidRPr="00275DDE" w:rsidRDefault="00BC69AF"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lastRenderedPageBreak/>
        <w:t>4. IMPLEMENTATION</w:t>
      </w:r>
    </w:p>
    <w:p w14:paraId="460B7F1C" w14:textId="77777777" w:rsidR="004976AD" w:rsidRPr="00275DDE" w:rsidRDefault="004976AD" w:rsidP="00275DDE">
      <w:pPr>
        <w:spacing w:line="360" w:lineRule="auto"/>
        <w:rPr>
          <w:rFonts w:ascii="Times New Roman" w:hAnsi="Times New Roman" w:cs="Times New Roman"/>
          <w:b/>
          <w:bCs/>
          <w:sz w:val="24"/>
          <w:szCs w:val="24"/>
        </w:rPr>
      </w:pPr>
    </w:p>
    <w:p w14:paraId="3FCAA39A" w14:textId="6552B143" w:rsidR="00F6614B" w:rsidRPr="00275DDE" w:rsidRDefault="00F6614B" w:rsidP="00275DDE">
      <w:pPr>
        <w:spacing w:line="360" w:lineRule="auto"/>
        <w:jc w:val="both"/>
        <w:rPr>
          <w:rFonts w:ascii="Times New Roman" w:hAnsi="Times New Roman" w:cs="Times New Roman"/>
          <w:sz w:val="24"/>
          <w:szCs w:val="24"/>
        </w:rPr>
      </w:pPr>
      <w:r w:rsidRPr="00275DDE">
        <w:rPr>
          <w:rFonts w:ascii="Times New Roman" w:hAnsi="Times New Roman" w:cs="Times New Roman"/>
          <w:b/>
          <w:bCs/>
          <w:sz w:val="24"/>
          <w:szCs w:val="24"/>
        </w:rPr>
        <w:t>4.1 Environment Setup</w:t>
      </w:r>
      <w:r w:rsidRPr="00275DDE">
        <w:rPr>
          <w:rFonts w:ascii="Times New Roman" w:hAnsi="Times New Roman" w:cs="Times New Roman"/>
          <w:sz w:val="24"/>
          <w:szCs w:val="24"/>
        </w:rPr>
        <w:br/>
        <w:t>The project was implemented in Python, using libraries such as TensorFlow/</w:t>
      </w:r>
      <w:proofErr w:type="spellStart"/>
      <w:r w:rsidRPr="00275DDE">
        <w:rPr>
          <w:rFonts w:ascii="Times New Roman" w:hAnsi="Times New Roman" w:cs="Times New Roman"/>
          <w:sz w:val="24"/>
          <w:szCs w:val="24"/>
        </w:rPr>
        <w:t>Keras</w:t>
      </w:r>
      <w:proofErr w:type="spellEnd"/>
      <w:r w:rsidRPr="00275DDE">
        <w:rPr>
          <w:rFonts w:ascii="Times New Roman" w:hAnsi="Times New Roman" w:cs="Times New Roman"/>
          <w:sz w:val="24"/>
          <w:szCs w:val="24"/>
        </w:rPr>
        <w:t xml:space="preserve"> for building the neural network, pandas and NumPy for data manipulation, and matplotlib and seaborn for data visualization. The environment setup involved installing the required dependencies and setting up the appropriate</w:t>
      </w:r>
      <w:r w:rsidR="004225A1" w:rsidRPr="00275DDE">
        <w:rPr>
          <w:rFonts w:ascii="Times New Roman" w:hAnsi="Times New Roman" w:cs="Times New Roman"/>
          <w:sz w:val="24"/>
          <w:szCs w:val="24"/>
        </w:rPr>
        <w:t xml:space="preserve"> Google </w:t>
      </w:r>
      <w:proofErr w:type="spellStart"/>
      <w:r w:rsidR="004225A1" w:rsidRPr="00275DDE">
        <w:rPr>
          <w:rFonts w:ascii="Times New Roman" w:hAnsi="Times New Roman" w:cs="Times New Roman"/>
          <w:sz w:val="24"/>
          <w:szCs w:val="24"/>
        </w:rPr>
        <w:t>Colab</w:t>
      </w:r>
      <w:proofErr w:type="spellEnd"/>
      <w:r w:rsidRPr="00275DDE">
        <w:rPr>
          <w:rFonts w:ascii="Times New Roman" w:hAnsi="Times New Roman" w:cs="Times New Roman"/>
          <w:sz w:val="24"/>
          <w:szCs w:val="24"/>
        </w:rPr>
        <w:t xml:space="preserve"> notebook configurations.</w:t>
      </w:r>
    </w:p>
    <w:p w14:paraId="5BF32382" w14:textId="77777777" w:rsidR="00F6614B" w:rsidRPr="00275DDE" w:rsidRDefault="00F6614B" w:rsidP="00275DDE">
      <w:pPr>
        <w:spacing w:line="360" w:lineRule="auto"/>
        <w:jc w:val="both"/>
        <w:rPr>
          <w:rFonts w:ascii="Times New Roman" w:hAnsi="Times New Roman" w:cs="Times New Roman"/>
          <w:sz w:val="24"/>
          <w:szCs w:val="24"/>
        </w:rPr>
      </w:pPr>
      <w:r w:rsidRPr="00275DDE">
        <w:rPr>
          <w:rFonts w:ascii="Times New Roman" w:hAnsi="Times New Roman" w:cs="Times New Roman"/>
          <w:b/>
          <w:bCs/>
          <w:sz w:val="24"/>
          <w:szCs w:val="24"/>
        </w:rPr>
        <w:t>4.2 Preprocessing, Model Training, and Evaluation Code</w:t>
      </w:r>
      <w:r w:rsidRPr="00275DDE">
        <w:rPr>
          <w:rFonts w:ascii="Times New Roman" w:hAnsi="Times New Roman" w:cs="Times New Roman"/>
          <w:sz w:val="24"/>
          <w:szCs w:val="24"/>
        </w:rPr>
        <w:br/>
        <w:t>The code for data preprocessing included handling missing values, tokenization, and emoji cleaning. The model training section involved defining the ANN architecture, compiling the model, and fitting the data. The final section of the code focused on evaluating the model using the metrics described earlier.</w:t>
      </w:r>
    </w:p>
    <w:p w14:paraId="19A626E4" w14:textId="77777777" w:rsidR="00F6614B" w:rsidRPr="00275DDE" w:rsidRDefault="00F6614B" w:rsidP="00275DDE">
      <w:pPr>
        <w:spacing w:line="360" w:lineRule="auto"/>
        <w:jc w:val="both"/>
        <w:rPr>
          <w:rFonts w:ascii="Times New Roman" w:hAnsi="Times New Roman" w:cs="Times New Roman"/>
          <w:sz w:val="24"/>
          <w:szCs w:val="24"/>
        </w:rPr>
      </w:pPr>
      <w:r w:rsidRPr="00275DDE">
        <w:rPr>
          <w:rFonts w:ascii="Times New Roman" w:hAnsi="Times New Roman" w:cs="Times New Roman"/>
          <w:b/>
          <w:bCs/>
          <w:sz w:val="24"/>
          <w:szCs w:val="24"/>
        </w:rPr>
        <w:t>4.3 Dimensionality Reduction and Visualization Code</w:t>
      </w:r>
      <w:r w:rsidRPr="00275DDE">
        <w:rPr>
          <w:rFonts w:ascii="Times New Roman" w:hAnsi="Times New Roman" w:cs="Times New Roman"/>
          <w:sz w:val="24"/>
          <w:szCs w:val="24"/>
        </w:rPr>
        <w:br/>
        <w:t>Dimensionality reduction techniques like PCA (Principal Component Analysis) were applied to reduce the number of features and improve model performance. Visualizations, such as emoji usage patterns by demographic groups, were generated to assist in interpreting the results.</w:t>
      </w:r>
    </w:p>
    <w:p w14:paraId="5BDB802D" w14:textId="77777777" w:rsidR="004976AD" w:rsidRPr="00275DDE" w:rsidRDefault="004976AD" w:rsidP="00275DDE">
      <w:pPr>
        <w:spacing w:line="360" w:lineRule="auto"/>
        <w:jc w:val="both"/>
        <w:rPr>
          <w:rFonts w:ascii="Times New Roman" w:hAnsi="Times New Roman" w:cs="Times New Roman"/>
          <w:sz w:val="24"/>
          <w:szCs w:val="24"/>
        </w:rPr>
      </w:pPr>
    </w:p>
    <w:p w14:paraId="5AE0417F" w14:textId="77777777" w:rsidR="00BC69AF" w:rsidRPr="00275DDE" w:rsidRDefault="00BC69AF" w:rsidP="00275DDE">
      <w:pPr>
        <w:spacing w:line="360" w:lineRule="auto"/>
        <w:jc w:val="both"/>
        <w:rPr>
          <w:rFonts w:ascii="Times New Roman" w:hAnsi="Times New Roman" w:cs="Times New Roman"/>
          <w:sz w:val="24"/>
          <w:szCs w:val="24"/>
        </w:rPr>
      </w:pPr>
    </w:p>
    <w:p w14:paraId="1A374EC1" w14:textId="77777777" w:rsidR="00BC69AF" w:rsidRPr="00275DDE" w:rsidRDefault="00BC69AF" w:rsidP="00275DDE">
      <w:pPr>
        <w:spacing w:line="360" w:lineRule="auto"/>
        <w:jc w:val="both"/>
        <w:rPr>
          <w:rFonts w:ascii="Times New Roman" w:hAnsi="Times New Roman" w:cs="Times New Roman"/>
          <w:sz w:val="24"/>
          <w:szCs w:val="24"/>
        </w:rPr>
      </w:pPr>
    </w:p>
    <w:p w14:paraId="44096614" w14:textId="77777777" w:rsidR="00BC69AF" w:rsidRPr="00275DDE" w:rsidRDefault="00BC69AF" w:rsidP="00275DDE">
      <w:pPr>
        <w:spacing w:line="360" w:lineRule="auto"/>
        <w:rPr>
          <w:rFonts w:ascii="Times New Roman" w:hAnsi="Times New Roman" w:cs="Times New Roman"/>
          <w:sz w:val="24"/>
          <w:szCs w:val="24"/>
        </w:rPr>
      </w:pPr>
    </w:p>
    <w:p w14:paraId="3EA994A3" w14:textId="77777777" w:rsidR="00BC69AF" w:rsidRPr="00275DDE" w:rsidRDefault="00BC69AF" w:rsidP="00275DDE">
      <w:pPr>
        <w:spacing w:line="360" w:lineRule="auto"/>
        <w:rPr>
          <w:rFonts w:ascii="Times New Roman" w:hAnsi="Times New Roman" w:cs="Times New Roman"/>
          <w:sz w:val="24"/>
          <w:szCs w:val="24"/>
        </w:rPr>
      </w:pPr>
    </w:p>
    <w:p w14:paraId="520B6411" w14:textId="77777777" w:rsidR="00BC69AF" w:rsidRPr="00275DDE" w:rsidRDefault="00BC69AF" w:rsidP="00275DDE">
      <w:pPr>
        <w:spacing w:line="360" w:lineRule="auto"/>
        <w:rPr>
          <w:rFonts w:ascii="Times New Roman" w:hAnsi="Times New Roman" w:cs="Times New Roman"/>
          <w:sz w:val="24"/>
          <w:szCs w:val="24"/>
        </w:rPr>
      </w:pPr>
    </w:p>
    <w:p w14:paraId="2A102BCC" w14:textId="77777777" w:rsidR="00BC69AF" w:rsidRPr="00275DDE" w:rsidRDefault="00BC69AF" w:rsidP="00275DDE">
      <w:pPr>
        <w:spacing w:line="360" w:lineRule="auto"/>
        <w:rPr>
          <w:rFonts w:ascii="Times New Roman" w:hAnsi="Times New Roman" w:cs="Times New Roman"/>
          <w:sz w:val="24"/>
          <w:szCs w:val="24"/>
        </w:rPr>
      </w:pPr>
    </w:p>
    <w:p w14:paraId="74F3F8D9" w14:textId="77777777" w:rsidR="00BC69AF" w:rsidRPr="00275DDE" w:rsidRDefault="00BC69AF" w:rsidP="00275DDE">
      <w:pPr>
        <w:spacing w:line="360" w:lineRule="auto"/>
        <w:rPr>
          <w:rFonts w:ascii="Times New Roman" w:hAnsi="Times New Roman" w:cs="Times New Roman"/>
          <w:sz w:val="24"/>
          <w:szCs w:val="24"/>
        </w:rPr>
      </w:pPr>
    </w:p>
    <w:p w14:paraId="3224203F" w14:textId="77777777" w:rsidR="00BC69AF" w:rsidRPr="00275DDE" w:rsidRDefault="00BC69AF" w:rsidP="00275DDE">
      <w:pPr>
        <w:spacing w:line="360" w:lineRule="auto"/>
        <w:rPr>
          <w:rFonts w:ascii="Times New Roman" w:hAnsi="Times New Roman" w:cs="Times New Roman"/>
          <w:sz w:val="24"/>
          <w:szCs w:val="24"/>
        </w:rPr>
      </w:pPr>
    </w:p>
    <w:p w14:paraId="2AB39952" w14:textId="77777777" w:rsidR="00BC69AF" w:rsidRPr="00275DDE" w:rsidRDefault="00BC69AF" w:rsidP="00275DDE">
      <w:pPr>
        <w:spacing w:line="360" w:lineRule="auto"/>
        <w:rPr>
          <w:rFonts w:ascii="Times New Roman" w:hAnsi="Times New Roman" w:cs="Times New Roman"/>
          <w:sz w:val="24"/>
          <w:szCs w:val="24"/>
        </w:rPr>
      </w:pPr>
    </w:p>
    <w:p w14:paraId="74A767B3" w14:textId="77777777" w:rsidR="00BC69AF" w:rsidRPr="00275DDE" w:rsidRDefault="00BC69AF" w:rsidP="00275DDE">
      <w:pPr>
        <w:spacing w:line="360" w:lineRule="auto"/>
        <w:rPr>
          <w:rFonts w:ascii="Times New Roman" w:hAnsi="Times New Roman" w:cs="Times New Roman"/>
          <w:sz w:val="24"/>
          <w:szCs w:val="24"/>
        </w:rPr>
      </w:pPr>
    </w:p>
    <w:p w14:paraId="690C9298" w14:textId="77777777" w:rsidR="00BC69AF" w:rsidRPr="00275DDE" w:rsidRDefault="00BC69AF" w:rsidP="00275DDE">
      <w:pPr>
        <w:spacing w:line="360" w:lineRule="auto"/>
        <w:rPr>
          <w:rFonts w:ascii="Times New Roman" w:hAnsi="Times New Roman" w:cs="Times New Roman"/>
          <w:sz w:val="24"/>
          <w:szCs w:val="24"/>
        </w:rPr>
      </w:pPr>
    </w:p>
    <w:p w14:paraId="76AB1546" w14:textId="77777777" w:rsidR="00BC69AF" w:rsidRPr="00275DDE" w:rsidRDefault="00BC69AF" w:rsidP="00275DDE">
      <w:pPr>
        <w:spacing w:line="360" w:lineRule="auto"/>
        <w:rPr>
          <w:rFonts w:ascii="Times New Roman" w:hAnsi="Times New Roman" w:cs="Times New Roman"/>
          <w:sz w:val="24"/>
          <w:szCs w:val="24"/>
        </w:rPr>
      </w:pPr>
    </w:p>
    <w:p w14:paraId="15B3D728" w14:textId="77777777" w:rsidR="00BC69AF" w:rsidRPr="00275DDE" w:rsidRDefault="00BC69AF" w:rsidP="00275DDE">
      <w:pPr>
        <w:spacing w:line="360" w:lineRule="auto"/>
        <w:rPr>
          <w:rFonts w:ascii="Times New Roman" w:hAnsi="Times New Roman" w:cs="Times New Roman"/>
          <w:sz w:val="24"/>
          <w:szCs w:val="24"/>
        </w:rPr>
      </w:pPr>
    </w:p>
    <w:p w14:paraId="6F6C4052" w14:textId="77777777" w:rsidR="00BC69AF" w:rsidRPr="00275DDE" w:rsidRDefault="00BC69AF" w:rsidP="00275DDE">
      <w:pPr>
        <w:spacing w:line="360" w:lineRule="auto"/>
        <w:rPr>
          <w:rFonts w:ascii="Times New Roman" w:hAnsi="Times New Roman" w:cs="Times New Roman"/>
          <w:sz w:val="24"/>
          <w:szCs w:val="24"/>
        </w:rPr>
      </w:pPr>
    </w:p>
    <w:p w14:paraId="58042EA6" w14:textId="77777777" w:rsidR="00BC69AF" w:rsidRPr="00275DDE" w:rsidRDefault="00BC69AF" w:rsidP="00275DDE">
      <w:pPr>
        <w:spacing w:line="360" w:lineRule="auto"/>
        <w:rPr>
          <w:rFonts w:ascii="Times New Roman" w:hAnsi="Times New Roman" w:cs="Times New Roman"/>
          <w:sz w:val="24"/>
          <w:szCs w:val="24"/>
        </w:rPr>
      </w:pPr>
    </w:p>
    <w:p w14:paraId="3C6BE1C4" w14:textId="77777777" w:rsidR="004976AD" w:rsidRPr="00275DDE" w:rsidRDefault="004976AD" w:rsidP="00275DDE">
      <w:pPr>
        <w:spacing w:line="360" w:lineRule="auto"/>
        <w:rPr>
          <w:rFonts w:ascii="Times New Roman" w:hAnsi="Times New Roman" w:cs="Times New Roman"/>
          <w:sz w:val="24"/>
          <w:szCs w:val="24"/>
        </w:rPr>
      </w:pPr>
    </w:p>
    <w:p w14:paraId="333E6F13" w14:textId="77777777" w:rsidR="004976AD" w:rsidRPr="00275DDE" w:rsidRDefault="004976AD" w:rsidP="00275DDE">
      <w:pPr>
        <w:spacing w:line="360" w:lineRule="auto"/>
        <w:rPr>
          <w:rFonts w:ascii="Times New Roman" w:hAnsi="Times New Roman" w:cs="Times New Roman"/>
          <w:sz w:val="24"/>
          <w:szCs w:val="24"/>
        </w:rPr>
      </w:pPr>
    </w:p>
    <w:p w14:paraId="6B33E305" w14:textId="77777777" w:rsidR="004976AD" w:rsidRPr="00275DDE" w:rsidRDefault="004976AD" w:rsidP="00275DDE">
      <w:pPr>
        <w:spacing w:line="360" w:lineRule="auto"/>
        <w:rPr>
          <w:rFonts w:ascii="Times New Roman" w:hAnsi="Times New Roman" w:cs="Times New Roman"/>
          <w:sz w:val="24"/>
          <w:szCs w:val="24"/>
        </w:rPr>
      </w:pPr>
    </w:p>
    <w:p w14:paraId="4C3F1FA7" w14:textId="77777777" w:rsidR="004976AD" w:rsidRPr="00275DDE" w:rsidRDefault="004976AD" w:rsidP="00275DDE">
      <w:pPr>
        <w:spacing w:line="360" w:lineRule="auto"/>
        <w:rPr>
          <w:rFonts w:ascii="Times New Roman" w:hAnsi="Times New Roman" w:cs="Times New Roman"/>
          <w:sz w:val="24"/>
          <w:szCs w:val="24"/>
        </w:rPr>
      </w:pPr>
    </w:p>
    <w:p w14:paraId="314FAFFC" w14:textId="77777777" w:rsidR="004976AD" w:rsidRPr="00275DDE" w:rsidRDefault="004976AD" w:rsidP="00275DDE">
      <w:pPr>
        <w:spacing w:line="360" w:lineRule="auto"/>
        <w:rPr>
          <w:rFonts w:ascii="Times New Roman" w:hAnsi="Times New Roman" w:cs="Times New Roman"/>
          <w:sz w:val="24"/>
          <w:szCs w:val="24"/>
        </w:rPr>
      </w:pPr>
    </w:p>
    <w:p w14:paraId="31F5CEB5" w14:textId="77777777" w:rsidR="00F6614B" w:rsidRPr="00275DDE" w:rsidRDefault="004976AD"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CHAPTER 5 </w:t>
      </w:r>
    </w:p>
    <w:p w14:paraId="16704E1E" w14:textId="59FF4B3A" w:rsidR="004976AD" w:rsidRPr="00275DDE" w:rsidRDefault="004976AD"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 EXPERIMENTATION </w:t>
      </w:r>
    </w:p>
    <w:p w14:paraId="66206411" w14:textId="67691345" w:rsidR="004976AD" w:rsidRPr="00275DDE" w:rsidRDefault="004976AD"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AND RESULT ANALYSIS</w:t>
      </w:r>
    </w:p>
    <w:p w14:paraId="195FBC5E" w14:textId="03ABE002" w:rsidR="004976AD" w:rsidRPr="00275DDE" w:rsidRDefault="004976AD" w:rsidP="00275DDE">
      <w:pPr>
        <w:spacing w:line="360" w:lineRule="auto"/>
        <w:rPr>
          <w:rFonts w:ascii="Times New Roman" w:hAnsi="Times New Roman" w:cs="Times New Roman"/>
          <w:sz w:val="24"/>
          <w:szCs w:val="24"/>
        </w:rPr>
      </w:pPr>
    </w:p>
    <w:p w14:paraId="666F9C27" w14:textId="77777777" w:rsidR="004976AD" w:rsidRPr="00275DDE" w:rsidRDefault="004976AD" w:rsidP="00275DDE">
      <w:pPr>
        <w:spacing w:line="360" w:lineRule="auto"/>
        <w:rPr>
          <w:rFonts w:ascii="Times New Roman" w:hAnsi="Times New Roman" w:cs="Times New Roman"/>
          <w:sz w:val="24"/>
          <w:szCs w:val="24"/>
        </w:rPr>
      </w:pPr>
    </w:p>
    <w:p w14:paraId="748C0549" w14:textId="77777777" w:rsidR="004976AD" w:rsidRPr="00275DDE" w:rsidRDefault="004976AD" w:rsidP="00275DDE">
      <w:pPr>
        <w:spacing w:line="360" w:lineRule="auto"/>
        <w:rPr>
          <w:rFonts w:ascii="Times New Roman" w:hAnsi="Times New Roman" w:cs="Times New Roman"/>
          <w:sz w:val="24"/>
          <w:szCs w:val="24"/>
        </w:rPr>
      </w:pPr>
    </w:p>
    <w:p w14:paraId="1A9D84AB" w14:textId="77777777" w:rsidR="004976AD" w:rsidRPr="00275DDE" w:rsidRDefault="004976AD" w:rsidP="00275DDE">
      <w:pPr>
        <w:spacing w:line="360" w:lineRule="auto"/>
        <w:rPr>
          <w:rFonts w:ascii="Times New Roman" w:hAnsi="Times New Roman" w:cs="Times New Roman"/>
          <w:sz w:val="24"/>
          <w:szCs w:val="24"/>
        </w:rPr>
      </w:pPr>
    </w:p>
    <w:p w14:paraId="549C6917" w14:textId="77777777" w:rsidR="004976AD" w:rsidRPr="00275DDE" w:rsidRDefault="004976AD" w:rsidP="00275DDE">
      <w:pPr>
        <w:spacing w:line="360" w:lineRule="auto"/>
        <w:rPr>
          <w:rFonts w:ascii="Times New Roman" w:hAnsi="Times New Roman" w:cs="Times New Roman"/>
          <w:sz w:val="24"/>
          <w:szCs w:val="24"/>
        </w:rPr>
      </w:pPr>
    </w:p>
    <w:p w14:paraId="1ABAFB6A" w14:textId="47A84C84" w:rsidR="004976AD" w:rsidRPr="00275DDE" w:rsidRDefault="00BD0136" w:rsidP="00275DDE">
      <w:pPr>
        <w:pStyle w:val="Heading3"/>
        <w:spacing w:line="360" w:lineRule="auto"/>
        <w:ind w:right="18"/>
        <w:jc w:val="center"/>
        <w:rPr>
          <w:rFonts w:ascii="Times New Roman" w:hAnsi="Times New Roman" w:cs="Times New Roman"/>
          <w:b/>
          <w:bCs/>
          <w:color w:val="auto"/>
          <w:spacing w:val="-2"/>
        </w:rPr>
      </w:pPr>
      <w:r w:rsidRPr="00275DDE">
        <w:rPr>
          <w:rFonts w:ascii="Times New Roman" w:hAnsi="Times New Roman" w:cs="Times New Roman"/>
          <w:b/>
          <w:bCs/>
          <w:color w:val="auto"/>
          <w:spacing w:val="-2"/>
        </w:rPr>
        <w:lastRenderedPageBreak/>
        <w:t>5. EXPERIMMENTATION AND RESULT ANALYSIS</w:t>
      </w:r>
    </w:p>
    <w:p w14:paraId="64D7B7E0"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5CC4A81A" w14:textId="33FF511E"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1 Analysis of Emoji Usage by Demographics (Age, Gender)</w:t>
      </w:r>
      <w:r w:rsidRPr="00275DDE">
        <w:rPr>
          <w:rFonts w:ascii="Times New Roman" w:hAnsi="Times New Roman" w:cs="Times New Roman"/>
          <w:color w:val="auto"/>
          <w:spacing w:val="-2"/>
        </w:rPr>
        <w:br/>
        <w:t>Analysis revealed clear differences in emoji usage across age groups and genders. For example, younger users were more likely to use a wider variety of emojis, while older users tended to stick to conventional smileys. Gender differences were also significant, with women using more emojis related to emotion and support, while men used more object-related emojis.</w:t>
      </w:r>
    </w:p>
    <w:p w14:paraId="585BD17F"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7F71C39C" w14:textId="42B5ED42"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2 Sentiment Variation across Platforms</w:t>
      </w:r>
      <w:r w:rsidRPr="00275DDE">
        <w:rPr>
          <w:rFonts w:ascii="Times New Roman" w:hAnsi="Times New Roman" w:cs="Times New Roman"/>
          <w:color w:val="auto"/>
          <w:spacing w:val="-2"/>
        </w:rPr>
        <w:br/>
        <w:t>The sentiment analysis showed that different platforms exhibited different emoji usage patterns. Social media platforms had a higher prevalence of neutral and negative sentiment emojis, while messaging apps showed more positive sentiment emojis, likely due to the more personal nature of conversations.</w:t>
      </w:r>
    </w:p>
    <w:p w14:paraId="48F025BC"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4A6A3387" w14:textId="5580CAC7"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3 Performance Comparison of Neural Networks and Other Classifiers</w:t>
      </w:r>
      <w:r w:rsidRPr="00275DDE">
        <w:rPr>
          <w:rFonts w:ascii="Times New Roman" w:hAnsi="Times New Roman" w:cs="Times New Roman"/>
          <w:color w:val="auto"/>
          <w:spacing w:val="-2"/>
        </w:rPr>
        <w:br/>
        <w:t>The neural network outperformed other classifiers such as Support Vector Machines (SVM) and Random Forests in terms of accuracy and F1-score, particularly in classifying emojis with mixed sentiment. The ANN’s ability to handle complex patterns in the data gave it an edge over simpler models.</w:t>
      </w:r>
    </w:p>
    <w:p w14:paraId="3AC10B21"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6747A59F" w14:textId="3FE47749"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4 Outlier Detection and Emotional Response Discrepancies</w:t>
      </w:r>
      <w:r w:rsidRPr="00275DDE">
        <w:rPr>
          <w:rFonts w:ascii="Times New Roman" w:hAnsi="Times New Roman" w:cs="Times New Roman"/>
          <w:color w:val="auto"/>
          <w:spacing w:val="-2"/>
        </w:rPr>
        <w:br/>
        <w:t>Outlier detection revealed several cases where the sentiment expressed by emojis significantly diverged from the sentiment conveyed by the text. For instance, sarcastic emojis often accompanied negative text, creating a unique challenge for sentiment classifiers.</w:t>
      </w:r>
    </w:p>
    <w:p w14:paraId="0473F3D0" w14:textId="77777777" w:rsidR="004976AD" w:rsidRPr="00275DDE" w:rsidRDefault="004976AD" w:rsidP="00275DDE">
      <w:pPr>
        <w:pStyle w:val="Heading3"/>
        <w:spacing w:line="360" w:lineRule="auto"/>
        <w:ind w:right="18"/>
        <w:jc w:val="both"/>
        <w:rPr>
          <w:rFonts w:ascii="Times New Roman" w:hAnsi="Times New Roman" w:cs="Times New Roman"/>
          <w:color w:val="auto"/>
          <w:spacing w:val="-2"/>
        </w:rPr>
      </w:pPr>
    </w:p>
    <w:p w14:paraId="615E5843"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1E6F3289"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31876386"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03785CBB"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3F28AF0A"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41033764"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06D395CD"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28C90EA4"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68D122AF"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5A1457A3"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2A4DE29E"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381FDE2D" w14:textId="77777777" w:rsidR="00BD0136" w:rsidRDefault="00BD0136" w:rsidP="00275DDE">
      <w:pPr>
        <w:pStyle w:val="Heading3"/>
        <w:spacing w:line="360" w:lineRule="auto"/>
        <w:ind w:right="18"/>
        <w:rPr>
          <w:rFonts w:ascii="Times New Roman" w:hAnsi="Times New Roman" w:cs="Times New Roman"/>
          <w:b/>
          <w:bCs/>
          <w:color w:val="auto"/>
          <w:spacing w:val="-2"/>
        </w:rPr>
      </w:pPr>
    </w:p>
    <w:p w14:paraId="610A11F8" w14:textId="77777777" w:rsidR="00465AF4" w:rsidRDefault="00465AF4" w:rsidP="00465AF4"/>
    <w:p w14:paraId="37591176" w14:textId="77777777" w:rsidR="00465AF4" w:rsidRDefault="00465AF4" w:rsidP="00465AF4"/>
    <w:p w14:paraId="63A869E3" w14:textId="77777777" w:rsidR="00465AF4" w:rsidRDefault="00465AF4" w:rsidP="00465AF4"/>
    <w:p w14:paraId="60FCDD84" w14:textId="77777777" w:rsidR="00465AF4" w:rsidRDefault="00465AF4" w:rsidP="00465AF4"/>
    <w:p w14:paraId="09EB5966" w14:textId="77777777" w:rsidR="00465AF4" w:rsidRPr="00465AF4" w:rsidRDefault="00465AF4" w:rsidP="00465AF4"/>
    <w:p w14:paraId="2BE9CBA9" w14:textId="6451FB3A" w:rsidR="00BD0136" w:rsidRPr="00275DDE" w:rsidRDefault="00BD0136" w:rsidP="00275DDE">
      <w:pPr>
        <w:pStyle w:val="Heading3"/>
        <w:spacing w:line="360" w:lineRule="auto"/>
        <w:ind w:right="18"/>
        <w:jc w:val="center"/>
        <w:rPr>
          <w:rFonts w:ascii="Times New Roman" w:hAnsi="Times New Roman" w:cs="Times New Roman"/>
          <w:b/>
          <w:bCs/>
          <w:color w:val="auto"/>
          <w:spacing w:val="-2"/>
        </w:rPr>
      </w:pPr>
      <w:r w:rsidRPr="00275DDE">
        <w:rPr>
          <w:rFonts w:ascii="Times New Roman" w:hAnsi="Times New Roman" w:cs="Times New Roman"/>
          <w:b/>
          <w:bCs/>
          <w:color w:val="auto"/>
          <w:spacing w:val="-2"/>
        </w:rPr>
        <w:t xml:space="preserve">CHAPTER 6 </w:t>
      </w:r>
    </w:p>
    <w:p w14:paraId="5B89F2F4" w14:textId="7051B7DE" w:rsidR="00BD0136" w:rsidRPr="00275DDE" w:rsidRDefault="00BD0136" w:rsidP="00275DDE">
      <w:pPr>
        <w:pStyle w:val="Heading3"/>
        <w:spacing w:line="360" w:lineRule="auto"/>
        <w:ind w:right="18"/>
        <w:jc w:val="center"/>
        <w:rPr>
          <w:rFonts w:ascii="Times New Roman" w:hAnsi="Times New Roman" w:cs="Times New Roman"/>
          <w:b/>
          <w:bCs/>
          <w:color w:val="auto"/>
          <w:spacing w:val="-2"/>
        </w:rPr>
      </w:pPr>
      <w:r w:rsidRPr="00275DDE">
        <w:rPr>
          <w:rFonts w:ascii="Times New Roman" w:hAnsi="Times New Roman" w:cs="Times New Roman"/>
          <w:b/>
          <w:bCs/>
          <w:color w:val="auto"/>
          <w:spacing w:val="-2"/>
        </w:rPr>
        <w:t>CONCLUSION</w:t>
      </w:r>
    </w:p>
    <w:p w14:paraId="1B0C1337"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61F9070D"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5CBCF53"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488FBF46"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058F2165"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3D502EB1"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76794C8B"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40D82512"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4DD3770"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86FA7E0"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8A04CEF"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5F0E5F9"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1F1B0941"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62F2DE76"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09AC9AF"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17EB9BC6"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508FACC" w14:textId="77777777" w:rsidR="00BD0136" w:rsidRDefault="00BD0136" w:rsidP="00275DDE">
      <w:pPr>
        <w:pStyle w:val="Heading3"/>
        <w:spacing w:line="360" w:lineRule="auto"/>
        <w:ind w:right="18"/>
        <w:rPr>
          <w:rFonts w:ascii="Times New Roman" w:hAnsi="Times New Roman" w:cs="Times New Roman"/>
          <w:b/>
          <w:bCs/>
          <w:color w:val="auto"/>
          <w:spacing w:val="-2"/>
        </w:rPr>
      </w:pPr>
    </w:p>
    <w:p w14:paraId="0F87852E" w14:textId="77777777" w:rsidR="00465AF4" w:rsidRPr="00465AF4" w:rsidRDefault="00465AF4" w:rsidP="00465AF4"/>
    <w:p w14:paraId="510B0D38" w14:textId="77777777" w:rsidR="00925774" w:rsidRPr="00275DDE" w:rsidRDefault="00925774" w:rsidP="00275DDE">
      <w:pPr>
        <w:pStyle w:val="ListParagraph"/>
        <w:spacing w:before="78" w:line="360" w:lineRule="auto"/>
        <w:ind w:left="360" w:right="15"/>
        <w:rPr>
          <w:rFonts w:ascii="Times New Roman" w:hAnsi="Times New Roman" w:cs="Times New Roman"/>
          <w:b/>
          <w:bCs/>
          <w:sz w:val="24"/>
          <w:szCs w:val="24"/>
        </w:rPr>
      </w:pPr>
    </w:p>
    <w:p w14:paraId="0A7AF052" w14:textId="0C987D49" w:rsidR="00BD0136" w:rsidRPr="00275DDE" w:rsidRDefault="00BD0136" w:rsidP="00275DDE">
      <w:pPr>
        <w:pStyle w:val="ListParagraph"/>
        <w:spacing w:before="78" w:line="360" w:lineRule="auto"/>
        <w:ind w:left="360" w:right="15"/>
        <w:jc w:val="center"/>
        <w:rPr>
          <w:rFonts w:ascii="Times New Roman" w:hAnsi="Times New Roman" w:cs="Times New Roman"/>
          <w:b/>
          <w:bCs/>
          <w:sz w:val="24"/>
          <w:szCs w:val="24"/>
        </w:rPr>
      </w:pPr>
      <w:r w:rsidRPr="00275DDE">
        <w:rPr>
          <w:rFonts w:ascii="Times New Roman" w:hAnsi="Times New Roman" w:cs="Times New Roman"/>
          <w:b/>
          <w:bCs/>
          <w:sz w:val="24"/>
          <w:szCs w:val="24"/>
        </w:rPr>
        <w:lastRenderedPageBreak/>
        <w:t>6. CONCLUSION</w:t>
      </w:r>
    </w:p>
    <w:p w14:paraId="72C44E52" w14:textId="77777777" w:rsidR="001905D7" w:rsidRPr="00275DDE" w:rsidRDefault="001905D7" w:rsidP="00275DDE">
      <w:pPr>
        <w:pStyle w:val="ListParagraph"/>
        <w:spacing w:before="78" w:line="360" w:lineRule="auto"/>
        <w:ind w:left="360" w:right="15"/>
        <w:jc w:val="both"/>
        <w:rPr>
          <w:rFonts w:ascii="Times New Roman" w:hAnsi="Times New Roman" w:cs="Times New Roman"/>
          <w:sz w:val="24"/>
          <w:szCs w:val="24"/>
        </w:rPr>
      </w:pPr>
    </w:p>
    <w:p w14:paraId="5F8C926D" w14:textId="4A16631A" w:rsidR="00BD0136" w:rsidRPr="00275DDE" w:rsidRDefault="00424B14" w:rsidP="00275DDE">
      <w:pPr>
        <w:pStyle w:val="ListParagraph"/>
        <w:spacing w:before="78" w:line="360" w:lineRule="auto"/>
        <w:ind w:left="360" w:right="15"/>
        <w:jc w:val="both"/>
        <w:rPr>
          <w:rFonts w:ascii="Times New Roman" w:hAnsi="Times New Roman" w:cs="Times New Roman"/>
          <w:sz w:val="24"/>
          <w:szCs w:val="24"/>
        </w:rPr>
      </w:pPr>
      <w:r w:rsidRPr="00275DDE">
        <w:rPr>
          <w:rFonts w:ascii="Times New Roman" w:hAnsi="Times New Roman" w:cs="Times New Roman"/>
          <w:sz w:val="24"/>
          <w:szCs w:val="24"/>
        </w:rPr>
        <w:t>T</w:t>
      </w:r>
      <w:r w:rsidR="00030A20" w:rsidRPr="00275DDE">
        <w:rPr>
          <w:rFonts w:ascii="Times New Roman" w:hAnsi="Times New Roman" w:cs="Times New Roman"/>
          <w:sz w:val="24"/>
          <w:szCs w:val="24"/>
        </w:rPr>
        <w:t>he analysis of emoji usage across different demographics and platforms revealed significant patterns in sentiment expression. The neural network model demonstrated strong accuracy in predicting emoji-based sentiment, outperforming other classifiers in handling diverse contexts. Outlier detection highlighted discrepancies between expected and actual emotional responses. This study contributes to the growing understanding of virtual interactions and sentiment analysis, with potential applications in social media analytics and marketing.</w:t>
      </w:r>
    </w:p>
    <w:p w14:paraId="6BDF13D5" w14:textId="77777777" w:rsidR="001905D7" w:rsidRPr="00275DDE" w:rsidRDefault="001905D7" w:rsidP="00275DDE">
      <w:pPr>
        <w:pStyle w:val="ListParagraph"/>
        <w:spacing w:before="78" w:line="360" w:lineRule="auto"/>
        <w:ind w:left="360" w:right="15"/>
        <w:jc w:val="both"/>
        <w:rPr>
          <w:rFonts w:ascii="Times New Roman" w:hAnsi="Times New Roman" w:cs="Times New Roman"/>
          <w:b/>
          <w:bCs/>
          <w:sz w:val="24"/>
          <w:szCs w:val="24"/>
        </w:rPr>
      </w:pPr>
    </w:p>
    <w:p w14:paraId="4BEA0131" w14:textId="6FFD84DD" w:rsidR="00014492" w:rsidRPr="00275DDE" w:rsidRDefault="00014492" w:rsidP="00275DDE">
      <w:pPr>
        <w:pStyle w:val="ListParagraph"/>
        <w:spacing w:before="78" w:line="360" w:lineRule="auto"/>
        <w:ind w:left="360" w:right="15"/>
        <w:jc w:val="both"/>
        <w:rPr>
          <w:rFonts w:ascii="Times New Roman" w:hAnsi="Times New Roman" w:cs="Times New Roman"/>
          <w:sz w:val="24"/>
          <w:szCs w:val="24"/>
        </w:rPr>
      </w:pPr>
      <w:r w:rsidRPr="00275DDE">
        <w:rPr>
          <w:rFonts w:ascii="Times New Roman" w:hAnsi="Times New Roman" w:cs="Times New Roman"/>
          <w:b/>
          <w:bCs/>
          <w:sz w:val="24"/>
          <w:szCs w:val="24"/>
        </w:rPr>
        <w:t>6.1 Key Findings</w:t>
      </w:r>
      <w:r w:rsidRPr="00275DDE">
        <w:rPr>
          <w:rFonts w:ascii="Times New Roman" w:hAnsi="Times New Roman" w:cs="Times New Roman"/>
          <w:sz w:val="24"/>
          <w:szCs w:val="24"/>
        </w:rPr>
        <w:br/>
        <w:t>The study found that emoji usage is heavily influenced by demographic factors and platform context. The ANN model was able to accurately classify sentiment based on both emoji usage and text, outperforming traditional machine learning models in this domain. The relationship between emoji usage and sentiment is more nuanced than previously thought, with context playing a significant role.</w:t>
      </w:r>
    </w:p>
    <w:p w14:paraId="6B3C8E43" w14:textId="77777777" w:rsidR="00014492" w:rsidRPr="00275DDE" w:rsidRDefault="00014492" w:rsidP="00275DDE">
      <w:pPr>
        <w:pStyle w:val="ListParagraph"/>
        <w:spacing w:before="78" w:line="360" w:lineRule="auto"/>
        <w:ind w:left="360" w:right="15"/>
        <w:jc w:val="both"/>
        <w:rPr>
          <w:rFonts w:ascii="Times New Roman" w:hAnsi="Times New Roman" w:cs="Times New Roman"/>
          <w:sz w:val="24"/>
          <w:szCs w:val="24"/>
        </w:rPr>
      </w:pPr>
      <w:r w:rsidRPr="00275DDE">
        <w:rPr>
          <w:rFonts w:ascii="Times New Roman" w:hAnsi="Times New Roman" w:cs="Times New Roman"/>
          <w:b/>
          <w:bCs/>
          <w:sz w:val="24"/>
          <w:szCs w:val="24"/>
        </w:rPr>
        <w:t>6.2 Future Work and Enhancements</w:t>
      </w:r>
      <w:r w:rsidRPr="00275DDE">
        <w:rPr>
          <w:rFonts w:ascii="Times New Roman" w:hAnsi="Times New Roman" w:cs="Times New Roman"/>
          <w:sz w:val="24"/>
          <w:szCs w:val="24"/>
        </w:rPr>
        <w:br/>
        <w:t>Future work could involve incorporating a wider range of demographics, such as geographical location and cultural background, to better understand the global variation in emoji usage. Additionally, using more advanced deep learning models like transformers could further improve the accuracy of sentiment classification in complex datasets.</w:t>
      </w:r>
    </w:p>
    <w:p w14:paraId="699A7454"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656D9C38"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390F0B27"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112BA5D9"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52861EAB"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0EAEC7B8"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7B04B6D0"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63275BD8"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7EFF66F4"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348C2B6D"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1B451E75"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485CA930"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3BA6C40B" w14:textId="77777777" w:rsidR="00C128BA"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p>
    <w:p w14:paraId="45D25738" w14:textId="77777777" w:rsidR="00C128BA"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p>
    <w:p w14:paraId="2319417C"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4F71BB28"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1CA5B36C"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2204D3AA"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59F59CA2"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56F116BE"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49FB50E2"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08281F7C" w14:textId="77777777" w:rsidR="004939C2" w:rsidRPr="00275DDE" w:rsidRDefault="004939C2" w:rsidP="00275DDE">
      <w:pPr>
        <w:spacing w:before="78" w:line="360" w:lineRule="auto"/>
        <w:ind w:right="15"/>
        <w:rPr>
          <w:rFonts w:ascii="Times New Roman" w:hAnsi="Times New Roman" w:cs="Times New Roman"/>
          <w:b/>
          <w:bCs/>
          <w:sz w:val="24"/>
          <w:szCs w:val="24"/>
        </w:rPr>
      </w:pPr>
    </w:p>
    <w:p w14:paraId="432F52BB"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1C35EAB5" w14:textId="77777777" w:rsidR="00C128BA"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r w:rsidRPr="00275DDE">
        <w:rPr>
          <w:rFonts w:ascii="Times New Roman" w:hAnsi="Times New Roman" w:cs="Times New Roman"/>
          <w:b/>
          <w:bCs/>
          <w:sz w:val="24"/>
          <w:szCs w:val="24"/>
        </w:rPr>
        <w:t>CHAPTER 7</w:t>
      </w:r>
    </w:p>
    <w:p w14:paraId="01548FB8" w14:textId="2481236D" w:rsidR="00BD0136"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 REF</w:t>
      </w:r>
      <w:r w:rsidR="000F4531">
        <w:rPr>
          <w:rFonts w:ascii="Times New Roman" w:hAnsi="Times New Roman" w:cs="Times New Roman"/>
          <w:b/>
          <w:bCs/>
          <w:sz w:val="24"/>
          <w:szCs w:val="24"/>
        </w:rPr>
        <w:t>E</w:t>
      </w:r>
      <w:r w:rsidRPr="00275DDE">
        <w:rPr>
          <w:rFonts w:ascii="Times New Roman" w:hAnsi="Times New Roman" w:cs="Times New Roman"/>
          <w:b/>
          <w:bCs/>
          <w:sz w:val="24"/>
          <w:szCs w:val="24"/>
        </w:rPr>
        <w:t>RENCES</w:t>
      </w:r>
    </w:p>
    <w:p w14:paraId="21DCD9FA"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7856D635"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1389B67"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E10B6C2"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DB338C8"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4B5FA48C"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12C518BA" w14:textId="77777777" w:rsidR="00C128BA" w:rsidRPr="00275DDE" w:rsidRDefault="00C128BA" w:rsidP="00275DDE">
      <w:pPr>
        <w:widowControl w:val="0"/>
        <w:autoSpaceDE w:val="0"/>
        <w:autoSpaceDN w:val="0"/>
        <w:adjustRightInd w:val="0"/>
        <w:spacing w:after="0" w:line="360" w:lineRule="auto"/>
        <w:jc w:val="both"/>
        <w:rPr>
          <w:rFonts w:ascii="Times New Roman" w:hAnsi="Times New Roman" w:cs="Times New Roman"/>
          <w:b/>
          <w:bCs/>
          <w:noProof/>
          <w:sz w:val="24"/>
          <w:szCs w:val="24"/>
        </w:rPr>
      </w:pPr>
    </w:p>
    <w:p w14:paraId="16A24B08" w14:textId="77777777" w:rsidR="000F7CEE" w:rsidRDefault="000F7CEE"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1D67C895"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181F9291"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445ED518"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7CB57284"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0151B28E"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2691C702"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41D9D146"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5B01C5EB"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5F6F3A8D"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54B02665" w14:textId="77777777" w:rsidR="005103F4" w:rsidRPr="00275DDE"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4A9DDA26" w14:textId="77777777" w:rsidR="00F92F53" w:rsidRPr="00275DDE" w:rsidRDefault="00F92F53"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79491EE2" w14:textId="77777777" w:rsidR="00F92F53" w:rsidRPr="00275DDE" w:rsidRDefault="00F92F53"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2B012AEF" w14:textId="45D1A48B" w:rsidR="00C128BA" w:rsidRPr="00275DDE" w:rsidRDefault="00AF43FA" w:rsidP="00E952F2">
      <w:pPr>
        <w:widowControl w:val="0"/>
        <w:autoSpaceDE w:val="0"/>
        <w:autoSpaceDN w:val="0"/>
        <w:adjustRightInd w:val="0"/>
        <w:spacing w:after="0" w:line="360" w:lineRule="auto"/>
        <w:jc w:val="center"/>
        <w:rPr>
          <w:rFonts w:ascii="Times New Roman" w:hAnsi="Times New Roman" w:cs="Times New Roman"/>
          <w:b/>
          <w:bCs/>
          <w:noProof/>
          <w:sz w:val="24"/>
          <w:szCs w:val="24"/>
        </w:rPr>
      </w:pPr>
      <w:r w:rsidRPr="00275DDE">
        <w:rPr>
          <w:rFonts w:ascii="Times New Roman" w:hAnsi="Times New Roman" w:cs="Times New Roman"/>
          <w:b/>
          <w:bCs/>
          <w:noProof/>
          <w:sz w:val="24"/>
          <w:szCs w:val="24"/>
        </w:rPr>
        <w:lastRenderedPageBreak/>
        <w:t>7.</w:t>
      </w:r>
      <w:r w:rsidR="00C128BA" w:rsidRPr="00275DDE">
        <w:rPr>
          <w:rFonts w:ascii="Times New Roman" w:hAnsi="Times New Roman" w:cs="Times New Roman"/>
          <w:b/>
          <w:bCs/>
          <w:noProof/>
          <w:sz w:val="24"/>
          <w:szCs w:val="24"/>
        </w:rPr>
        <w:t>REFERENCES</w:t>
      </w:r>
    </w:p>
    <w:p w14:paraId="42CD40CC" w14:textId="77777777" w:rsidR="00D35762" w:rsidRPr="00275DDE" w:rsidRDefault="00D35762" w:rsidP="00E952F2">
      <w:pPr>
        <w:spacing w:line="360" w:lineRule="auto"/>
        <w:jc w:val="both"/>
        <w:rPr>
          <w:rFonts w:ascii="Times New Roman" w:hAnsi="Times New Roman" w:cs="Times New Roman"/>
          <w:sz w:val="24"/>
          <w:szCs w:val="24"/>
        </w:rPr>
      </w:pPr>
    </w:p>
    <w:p w14:paraId="573BB889"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CNT56998.2023.10307310","ISBN":"9798350335095","abstract":"Analysis of underlying emotions in textual data can provide important insights and has been the focus of much research. Sentiment analysis is a popular technique which classifies text into positive, negative or neutral sentiments based on polarity and subjectivity. But this fails to extract actual emotions represented by text. This can be achieved by analyzing the occurrence of particular words, symbols and emojis in text. For emotion classification, machine-learning and deep-learning techniques Peng et al.(2022) are also used. These models classify textual data into only a small subset of the broad spectrum of emotions. Subtle variations such as \"disappointment\"and \"grief\"are lost and text is simply classified into \"sadness\". Extracting such subtle emotions from texts present some unique problems as one single sentence may represent multiple related emotions. Thus we have explored various Deep learning models based on convolution Neural NetworkO'Shea and Nash (2015) and Long Short Term Memory Staudemeyer and Morris (2019) for classifying textual data into one or more of 27 different fine grained emotions.","author":[{"dropping-particle":"","family":"Prajapati","given":"Yogendra Narayan","non-dropping-particle":"","parse-names":false,"suffix":""},{"dropping-particle":"","family":"Yadav","given":"Sandeep","non-dropping-particle":"","parse-names":false,"suffix":""},{"dropping-particle":"","family":"Sharma","given":"Sandhya","non-dropping-particle":"","parse-names":false,"suffix":""},{"dropping-particle":"","family":"Patel","given":"Umesh Kumar","non-dropping-particle":"","parse-names":false,"suffix":""},{"dropping-particle":"","family":"Tomar","given":"Swati","non-dropping-particle":"","parse-names":false,"suffix":""}],"container-title":"2023 14th International Conference on Computing Communication and Networking Technologies, ICCCNT 2023","id":"ITEM-1","issue":"2019","issued":{"date-parts":[["2023"]]},"page":"1-6","publisher":"IEEE","title":"Analysis of Underlying Emotions in Textual Data Using Sentiment Analysis Which Classifies Text In to Positive, Negative or Neutral Sentiments","type":"article-journal"},"uris":["http://www.mendeley.com/documents/?uuid=53e3b839-61fc-4256-b054-1072c189ee19"]}],"mendeley":{"formattedCitation":"[19]","plainTextFormattedCitation":"[19]","previouslyFormattedCitation":"[1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9]</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Prajapati, Yogendra Narayan Yadav, Sandeep Sharma, Sandhya Patel, Umesh Kumar Tomar, Swati” Analysis of Underlying Emotions in Textual Data Using Sentiment Analysis Which Classifies Text into Positive, Negative or Neutral Sentiments” 10.1109/ICCCNT56998.2023.10307310</w:t>
      </w:r>
    </w:p>
    <w:p w14:paraId="4923734C"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SCE60160.2023.00173","ISBN":"9798350327595","abstract":"This study explores the potential of integrating emojis, and digital pictographs, into faculty feedback to augment student learning outcomes. This additional layer of expressiveness, encouragement, and involvement adds a personal touch to the often distant and virtual student-educator communications, fostering motivation. The study focuses on the impact of emojis on the learning process within the scrutinized Computer Science (CS) Department. Capitalizing on the capabilities of OpenAI's Large Language Model (LLM) ChatGPT-4, its Application Programming Interface (API), and associated tools and third-party plugins, a system that translates text into corresponding emojis and vice versa has been developed. The proposed application offers direct benefits to educators by simplifying the provision of detailed and extensive feedback to students. The primary research question is: Can the appropriate use of emojis, matched with the sentiment of the feedback text, contribute to enhanced student learning outcomes, higher retention rates, and boost the reputation of the educators providing it? Two surveys on the impact of emojis across selected course sections were conducted to answer the question: a pre-survey and a post-survey involving 175 active participants. The results were analyzed, and it was concluded that integrating emojis in faculty feedback, particularly when grading student work, could potentially enhance student learning outcomes and their overall course experience.","author":[{"dropping-particle":"","family":"Kupershtein","given":"Ethan","non-dropping-particle":"","parse-names":false,"suffix":""},{"dropping-particle":"","family":"Kumar","given":"Yulia","non-dropping-particle":"","parse-names":false,"suffix":""},{"dropping-particle":"","family":"Manikandan","given":"Anjana","non-dropping-particle":"","parse-names":false,"suffix":""},{"dropping-particle":"","family":"Morreale","given":"Patricia","non-dropping-particle":"","parse-names":false,"suffix":""},{"dropping-particle":"","family":"Li","given":"J. Jenny","non-dropping-particle":"","parse-names":false,"suffix":""}],"container-title":"Proceedings - 2023 Congress in Computer Science, Computer Engineering, and Applied Computing, CSCE 2023","id":"ITEM-1","issued":{"date-parts":[["2023"]]},"page":"1039-1046","title":"ChatGPT as a Game-Changer for Embedding Emojis in Faculty Feedback","type":"article-journal"},"uris":["http://www.mendeley.com/documents/?uuid=46cf0632-7bcb-49c3-a671-52649dbe1bf5"]}],"mendeley":{"formattedCitation":"[2]","plainTextFormattedCitation":"[2]","previouslyFormattedCitation":"[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Kupershtein</w:t>
      </w:r>
      <w:proofErr w:type="spellEnd"/>
      <w:r w:rsidRPr="00275DDE">
        <w:rPr>
          <w:rFonts w:ascii="Times New Roman" w:hAnsi="Times New Roman" w:cs="Times New Roman"/>
          <w:sz w:val="24"/>
          <w:szCs w:val="24"/>
        </w:rPr>
        <w:t>, Ethan Kumar, Yulia Manikandan, Anjana Morreale, Patricia Li, J. Jenny” ChatGPT as a Game-Changer for Embedding Emojis in Faculty Feedback” 10.1109/CSCE60160.2023.00173</w:t>
      </w:r>
    </w:p>
    <w:p w14:paraId="73A7CB13"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TIS50118.2020.9320988","ISBN":"9781728177267","abstract":"Indonesian Twitter's user tends to use emoji or emoticon when tweeting. Emoji and emoticon can help them for conveying their message efficiently. It is used for expressing their sentiment about a certain topic. For analyzing sentiment with classification technique, the use of emoji and emoticon might take into consideration. In this paper, we knew that Indonesian Twitter's User not only uses emoji in their tweets but also emoticon although emoji used is dominating tweets than emoticon. In some cases, both of them are used simultaneously in a tweet. Emoji and emoticon affect classification model performance positively so that emoji and emoticon might not remove in-text pre-processed and include in classification features. For included in classification feature emoji and emoticon convert into its Unicode Name, but this conversion slightly below classification model from conversion emoji and emoticon into its lexicon sentiment. Conversion emoji and emoticon into its lexicon sentiment make classification model performance more stable. But considering emoticon and emoji cannot simply be interpreted into certain sentiment class so conversion into Unicode Name is encouraging. SVM produces the best performance followed by Bernoulli Naïve Bayes and the last one is Multinomial Naïve Bayes.","author":[{"dropping-particle":"","family":"Arifiyanti","given":"Amalia Anjani","non-dropping-particle":"","parse-names":false,"suffix":""},{"dropping-particle":"","family":"Wahyuni","given":"Eka Dyar","non-dropping-particle":"","parse-names":false,"suffix":""}],"container-title":"Proceeding - 6th Information Technology International Seminar, ITIS 2020","id":"ITEM-1","issued":{"date-parts":[["2020"]]},"page":"145-150","title":"Emoji and emoticon in tweet sentiment classification","type":"article-journal"},"uris":["http://www.mendeley.com/documents/?uuid=142849e3-1572-4650-9151-52594d2bef95"]}],"mendeley":{"formattedCitation":"[3]","plainTextFormattedCitation":"[3]","previouslyFormattedCitation":"[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3]</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Arifiyanti</w:t>
      </w:r>
      <w:proofErr w:type="spellEnd"/>
      <w:r w:rsidRPr="00275DDE">
        <w:rPr>
          <w:rFonts w:ascii="Times New Roman" w:hAnsi="Times New Roman" w:cs="Times New Roman"/>
          <w:sz w:val="24"/>
          <w:szCs w:val="24"/>
        </w:rPr>
        <w:t>, Amalia Anjani Wahyuni, Eka Dyar” Emoji and emoticon in tweet sentiment classification” 10.1109/ITIS50118.2020.9320988</w:t>
      </w:r>
    </w:p>
    <w:p w14:paraId="6B3C3CDE"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3N56670.2022.10074460","ISBN":"9781665474368","abstract":"The automatic classification of emotions based on emojis is used in several applications such as social media platforms like Twitter are able to communicate their thoughts on a subject. Emojis are visual symbols that are used to express feelings and emotions on social media. This paper will address the development of an automated learning model that allows the classification of emotions in emojis and small texts in English using Bag of Words (BoW), Ngrams, and VADER sentiment scores. Further emoji images are processed with Gabor wavelet to get the features for training with a Random Forest (RF) classifier. To obtain different emotions, different emoji images are further classified using an RF classifier. The suggested technique achieves 94.59% classification accuracy.","author":[{"dropping-particle":"","family":"Bala","given":"Madhu","non-dropping-particle":"","parse-names":false,"suffix":""},{"dropping-particle":"","family":"Gupta","given":"Meenu","non-dropping-particle":"","parse-names":false,"suffix":""},{"dropping-particle":"","family":"Kumar","given":"Rakesh","non-dropping-particle":"","parse-names":false,"suffix":""}],"container-title":"Proceedings - 2022 4th International Conference on Advances in Computing, Communication Control and Networking, ICAC3N 2022","id":"ITEM-1","issued":{"date-parts":[["2022"]]},"page":"728-732","publisher":"IEEE","title":"Emoji Classification using Random Forest Classifier","type":"article-journal"},"uris":["http://www.mendeley.com/documents/?uuid=176ee6dc-56df-46ba-a5b2-4565da1e7919"]}],"mendeley":{"formattedCitation":"[4]","plainTextFormattedCitation":"[4]","previouslyFormattedCitation":"[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4]</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Bala, Madhu Gupta, Meenu Kumar, Rakesh” Emoji Classification using Random Forest Classifier” 10.1109/ICAC3N56670.2022.10074460</w:t>
      </w:r>
    </w:p>
    <w:p w14:paraId="46AB7887"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AISC56616.2023.10085173","ISBN":"9798350322309","abstract":"Emoji prediction is a part of sentiment analysis, and sentiment analysis is a good tool used to classify bodies of text. Reaction to recent events on social media leads to understanding public opinions; hence sentiment analysis can be used to analyze these reactions, thus predicting the public's opinion in advance. The objective of this paper is to examine the dataset from a well-known social media platform and then, based on our analysis, foresee an emoji best suited to the mood and content of the text. To achieve this, we conducted experiments and trained and tested a few AI models on the dataset using supervised learning algorithms. The approach is very straightforward; we took a lot of texts with emojis and trained and tested our models on this data. We find that profound learning calculations (e.g., LSTM and Bi-LSTM) consistently accomplish the best exhibition.","author":[{"dropping-particle":"","family":"Sagar","given":"Laxmi Kant","non-dropping-particle":"","parse-names":false,"suffix":""},{"dropping-particle":"","family":"Shandil","given":"Palak","non-dropping-particle":"","parse-names":false,"suffix":""},{"dropping-particle":"","family":"Patel","given":"Aman","non-dropping-particle":"","parse-names":false,"suffix":""},{"dropping-particle":"","family":"Vishwakarma","given":"Shrikant","non-dropping-particle":"","parse-names":false,"suffix":""},{"dropping-particle":"","family":"Yadav","given":"Shivam","non-dropping-particle":"","parse-names":false,"suffix":""}],"container-title":"2023 International Conference on Artificial Intelligence and Smart Communication, AISC 2023","id":"ITEM-1","issued":{"date-parts":[["2023"]]},"page":"884-888","publisher":"IEEE","title":"Emoji Prediction using Sentiment Analysis","type":"article-journal"},"uris":["http://www.mendeley.com/documents/?uuid=b3b9da95-53e8-4e31-993e-3b3af9182f57"]}],"mendeley":{"formattedCitation":"[20]","plainTextFormattedCitation":"[20]","previouslyFormattedCitation":"[2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0]</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agar, Laxmi Kant </w:t>
      </w:r>
      <w:proofErr w:type="spellStart"/>
      <w:r w:rsidRPr="00275DDE">
        <w:rPr>
          <w:rFonts w:ascii="Times New Roman" w:hAnsi="Times New Roman" w:cs="Times New Roman"/>
          <w:sz w:val="24"/>
          <w:szCs w:val="24"/>
        </w:rPr>
        <w:t>Shandil</w:t>
      </w:r>
      <w:proofErr w:type="spellEnd"/>
      <w:r w:rsidRPr="00275DDE">
        <w:rPr>
          <w:rFonts w:ascii="Times New Roman" w:hAnsi="Times New Roman" w:cs="Times New Roman"/>
          <w:sz w:val="24"/>
          <w:szCs w:val="24"/>
        </w:rPr>
        <w:t>, Palak Patel, Aman Vishwakarma, Shrikant Yadav, Shivam” Emoji Prediction using Sentiment Analysis” 10.1109/AISC56616.2023.10085173</w:t>
      </w:r>
    </w:p>
    <w:p w14:paraId="7AE2DD0E"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ACCESS.2024.3382836","ISSN":"21693536","abstract":"Recently, given the rise of types of social media networks, the analysis of sentiment and opinions in textual data has gained significant importance. However, sentiment analysis in informal Arabic text presents challenges due to morphological complexities and dialectal variances. This research aims to develop an Emoji Sentiment Lexicon (Emo-SL) tailored to Arabic-language tweets and demonstrate performance improvements by combining emoji-based features with machine learning (ML) for sentiment classification. We constructed the Emo-SL using a corpus of 58K Arabic tweets containing emojis, calculating sentiment scores for 222 frequently occurring emojis based on their distribution across positive and negative categories. Emoji weighting is integrated with text-based feature extraction using lexicons to train classifiers on an Arabic tweet dataset. ML models, including Support Vector Machines (SVM), Naive Bayes, Random Forests, and K-Nearest Neighbors (KNN) are evaluated after optimal preprocessing and normalization. The results show that adding Emo-SL derived emoji features to ML classifiers can significantly improve accuracy by 26.7% over just textual features. The emoji-aware integrated approach achieves 89% F1 score, outperforming the rule-based VADER sentiment analyzer. Additionally, analysis of n-gram impacts further confirms the value of fusing emoji and text semantics for Arabic sentiment classification. The Emo-SL lexicon provides an effective framework for extracting nuanced emotional insights from noisy micro-text, which demonstrates the potential of contextualized emoji understanding to advance multilingual sentiment analysis performance.","author":[{"dropping-particle":"","family":"Alfreihat","given":"Manar","non-dropping-particle":"","parse-names":false,"suffix":""},{"dropping-particle":"","family":"Almousa","given":"Omar Saad","non-dropping-particle":"","parse-names":false,"suffix":""},{"dropping-particle":"","family":"Tashtoush","given":"Yahya","non-dropping-particle":"","parse-names":false,"suffix":""},{"dropping-particle":"","family":"Alsobeh","given":"Anas","non-dropping-particle":"","parse-names":false,"suffix":""},{"dropping-particle":"","family":"Mansour","given":"Khalid","non-dropping-particle":"","parse-names":false,"suffix":""},{"dropping-particle":"","family":"Migdady","given":"Hazem","non-dropping-particle":"","parse-names":false,"suffix":""}],"container-title":"IEEE Access","id":"ITEM-1","issue":"April","issued":{"date-parts":[["2024"]]},"page":"81793-81812","publisher":"IEEE","title":"Emo-SL Framework: Emoji Sentiment Lexicon Using Text-Based Features and Machine Learning for Sentiment Analysis","type":"article-journal","volume":"12"},"uris":["http://www.mendeley.com/documents/?uuid=4ef623e3-f835-44d7-ac95-7c981260c757"]}],"mendeley":{"formattedCitation":"[6]","plainTextFormattedCitation":"[6]","previouslyFormattedCitation":"[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6]</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Alfreihat</w:t>
      </w:r>
      <w:proofErr w:type="spellEnd"/>
      <w:r w:rsidRPr="00275DDE">
        <w:rPr>
          <w:rFonts w:ascii="Times New Roman" w:hAnsi="Times New Roman" w:cs="Times New Roman"/>
          <w:sz w:val="24"/>
          <w:szCs w:val="24"/>
        </w:rPr>
        <w:t xml:space="preserve">, Manar Almousa, Omar Saad </w:t>
      </w:r>
      <w:proofErr w:type="spellStart"/>
      <w:r w:rsidRPr="00275DDE">
        <w:rPr>
          <w:rFonts w:ascii="Times New Roman" w:hAnsi="Times New Roman" w:cs="Times New Roman"/>
          <w:sz w:val="24"/>
          <w:szCs w:val="24"/>
        </w:rPr>
        <w:t>Tashtoush</w:t>
      </w:r>
      <w:proofErr w:type="spellEnd"/>
      <w:r w:rsidRPr="00275DDE">
        <w:rPr>
          <w:rFonts w:ascii="Times New Roman" w:hAnsi="Times New Roman" w:cs="Times New Roman"/>
          <w:sz w:val="24"/>
          <w:szCs w:val="24"/>
        </w:rPr>
        <w:t xml:space="preserve">, Yahya </w:t>
      </w:r>
      <w:proofErr w:type="spellStart"/>
      <w:r w:rsidRPr="00275DDE">
        <w:rPr>
          <w:rFonts w:ascii="Times New Roman" w:hAnsi="Times New Roman" w:cs="Times New Roman"/>
          <w:sz w:val="24"/>
          <w:szCs w:val="24"/>
        </w:rPr>
        <w:t>Alsobeh</w:t>
      </w:r>
      <w:proofErr w:type="spellEnd"/>
      <w:r w:rsidRPr="00275DDE">
        <w:rPr>
          <w:rFonts w:ascii="Times New Roman" w:hAnsi="Times New Roman" w:cs="Times New Roman"/>
          <w:sz w:val="24"/>
          <w:szCs w:val="24"/>
        </w:rPr>
        <w:t xml:space="preserve">, Anas Mansour, Khalid </w:t>
      </w:r>
      <w:proofErr w:type="spellStart"/>
      <w:r w:rsidRPr="00275DDE">
        <w:rPr>
          <w:rFonts w:ascii="Times New Roman" w:hAnsi="Times New Roman" w:cs="Times New Roman"/>
          <w:sz w:val="24"/>
          <w:szCs w:val="24"/>
        </w:rPr>
        <w:t>Migdady</w:t>
      </w:r>
      <w:proofErr w:type="spellEnd"/>
      <w:r w:rsidRPr="00275DDE">
        <w:rPr>
          <w:rFonts w:ascii="Times New Roman" w:hAnsi="Times New Roman" w:cs="Times New Roman"/>
          <w:sz w:val="24"/>
          <w:szCs w:val="24"/>
        </w:rPr>
        <w:t>, Hazem” Emo-SL Framework: Emoji Sentiment Lexicon Using Text-Based Features and Machine Learning for Sentiment Analysis” 10.1109/ACCESS.2024.3382836</w:t>
      </w:r>
    </w:p>
    <w:p w14:paraId="07595C3D"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SP60870.2024.10544333","ISBN":"9798350353068","abstract":"Sentiment analysis is used to get meaningful insights from data that is being retrieved from various resources or social media platforms. Sentiment analysis plays an important role in making crucial decisions that can improve the existing status significantly. This survey addresses and compares various machine learning models and deep learning models that have been recently employed for efficient sentiment analysis. In general, people use both texts and emojis to express their emotions. Considering the above fact, the proposed system addresses reviews that integrate both texts and emojis. The convolution neural network (CNN) is trained with a dataset that contains a cluster of texts and emojis. However, the texts and emojis are handled separately by processing them independently for efficient results.","author":[{"dropping-particle":"","family":"Suresh Kumar","given":"S.","non-dropping-particle":"","parse-names":false,"suffix":""},{"dropping-particle":"","family":"Gayathri","given":"D.","non-dropping-particle":"","parse-names":false,"suffix":""},{"dropping-particle":"","family":"Shugavaneshwar","given":"R.","non-dropping-particle":"","parse-names":false,"suffix":""}],"container-title":"Proceedings of the 2024 10th International Conference on Communication and Signal Processing, ICCSP 2024","id":"ITEM-1","issued":{"date-parts":[["2024"]]},"page":"1577-1582","title":"Enhancing Deep Learning Models for Sentiment Analysis Integrating Texts and Emojis: A Comprehensive Survey","type":"article-journal"},"uris":["http://www.mendeley.com/documents/?uuid=c67f2844-2b80-4786-b761-1b065303ef5d"]}],"mendeley":{"formattedCitation":"[7]","plainTextFormattedCitation":"[7]","previouslyFormattedCitation":"[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7]</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uresh Kumar, </w:t>
      </w:r>
      <w:proofErr w:type="spellStart"/>
      <w:proofErr w:type="gramStart"/>
      <w:r w:rsidRPr="00275DDE">
        <w:rPr>
          <w:rFonts w:ascii="Times New Roman" w:hAnsi="Times New Roman" w:cs="Times New Roman"/>
          <w:sz w:val="24"/>
          <w:szCs w:val="24"/>
        </w:rPr>
        <w:t>S.Gayathri</w:t>
      </w:r>
      <w:proofErr w:type="spellEnd"/>
      <w:proofErr w:type="gram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D.Shugavaneshwar</w:t>
      </w:r>
      <w:proofErr w:type="spellEnd"/>
      <w:r w:rsidRPr="00275DDE">
        <w:rPr>
          <w:rFonts w:ascii="Times New Roman" w:hAnsi="Times New Roman" w:cs="Times New Roman"/>
          <w:sz w:val="24"/>
          <w:szCs w:val="24"/>
        </w:rPr>
        <w:t>, R.” Enhancing Deep Learning Models for Sentiment Analysis Integrating Texts and Emojis: A Comprehensive Survey” 10.1109/ICCSP60870.2024.10544333</w:t>
      </w:r>
    </w:p>
    <w:p w14:paraId="149D38A9"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ICN56167.2022.10008377","ISBN":"9781665487719","abstract":"Gender differences in usages and attitudes toward emoji have been reported previously in many different cultures, but not in Arabic. Here we examine the extent to which Arabic smart-device users, specifically females and males, interpret emoji sentiment differently. A manual sentiment annotation of 1034 emoji was applied by 28 Arabic native speakers (14 females, and 14 males) from seven different Arabic regions (Gulf, Egypt, Levant, Sudan, Magharib, Iraq, and Yemen). For the gender-based analysis, ten emoji groups were used to compare the differences in context-free emoji sentiment interpretation between Arabic women and men. Two approaches were used to perform the comparison: emoji sentiment score correlation coefficient and emoji sentiment score intensity-based clustering. The analysis reveals that, although the correlation results are moderate between the two genders' emoji sentiment interpretations, the clustering results reveal nuanced differences. Arabic females, mainly, indicate positivity through heart and facial expression emoji, while Arabic males indicate positivity through objects, nature, and some heart emoji. Regarding negativity, both genders tend to use facial expression emoji slightly more than any other type of emoji. Moreover, emoji representing flags are more neutral from the Arabic female perspective, while emoji representing symbols are more neutral from the Arabic male perspective.","author":[{"dropping-particle":"","family":"Hakami","given":"Shatha Ali A.","non-dropping-particle":"","parse-names":false,"suffix":""},{"dropping-particle":"","family":"Hendley","given":"Robert","non-dropping-particle":"","parse-names":false,"suffix":""},{"dropping-particle":"","family":"Smith","given":"Phillip","non-dropping-particle":"","parse-names":false,"suffix":""}],"container-title":"Proceedings - 2022 14th IEEE International Conference on Computational Intelligence and Communication Networks, CICN 2022","id":"ITEM-1","issued":{"date-parts":[["2022"]]},"page":"199-203","publisher":"IEEE","title":"Gender Impact on Emoji Sentiment Analysis Among Arabic Users in Digital Networks","type":"article-journal"},"uris":["http://www.mendeley.com/documents/?uuid=c29d88ad-33a9-428f-b959-1daef5b8d9c4"]}],"mendeley":{"formattedCitation":"[8]","plainTextFormattedCitation":"[8]","previouslyFormattedCitation":"[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8]</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Hakami, Shatha Ali </w:t>
      </w:r>
      <w:proofErr w:type="spellStart"/>
      <w:proofErr w:type="gramStart"/>
      <w:r w:rsidRPr="00275DDE">
        <w:rPr>
          <w:rFonts w:ascii="Times New Roman" w:hAnsi="Times New Roman" w:cs="Times New Roman"/>
          <w:sz w:val="24"/>
          <w:szCs w:val="24"/>
        </w:rPr>
        <w:t>A.Hendley</w:t>
      </w:r>
      <w:proofErr w:type="spellEnd"/>
      <w:proofErr w:type="gramEnd"/>
      <w:r w:rsidRPr="00275DDE">
        <w:rPr>
          <w:rFonts w:ascii="Times New Roman" w:hAnsi="Times New Roman" w:cs="Times New Roman"/>
          <w:sz w:val="24"/>
          <w:szCs w:val="24"/>
        </w:rPr>
        <w:t>, Robert Smith, Phillip” Gender Impact on Emoji Sentiment Analysis Among Arabic Users in Digital Networks” 10.1109/CICN56167.2022.10008377</w:t>
      </w:r>
    </w:p>
    <w:p w14:paraId="2AC1B39C"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SmartCloud49737.2020.00033","ISBN":"9781728165479","abstract":"Emoji is a visual character that is popular on social media today, with rich semantic and emotional information. At present, each kind of emoji is usually treated as the same in sentiment analysis, but we think that different people using the same emoji will express different emotions. We collected tweets containing different emojis to calculate the emotion intensity scores of different emojis under different emotions, and combined the scores with different attributes of Twitter users to prove our point. Furthermore, we also provide analysis of experimental results and suggestions for future improvements.","author":[{"dropping-particle":"","family":"Sun","given":"Xiaoyu","non-dropping-particle":"","parse-names":false,"suffix":""},{"dropping-particle":"","family":"Li","given":"Huakang","non-dropping-particle":"","parse-names":false,"suffix":""},{"dropping-particle":"","family":"Sun","given":"Guozi","non-dropping-particle":"","parse-names":false,"suffix":""},{"dropping-particle":"","family":"Zhu","given":"Ming","non-dropping-particle":"","parse-names":false,"suffix":""}],"container-title":"Proceedings - 2020 IEEE International Conference on Smart Cloud, SmartCloud 2020","id":"ITEM-1","issued":{"date-parts":[["2020"]]},"page":"134-139","title":"Fine-grained emoji sentiment analysis based on attributes of Twitter users","type":"article-journal"},"uris":["http://www.mendeley.com/documents/?uuid=5f97f4e2-126a-4294-a085-b61a089abd3c"]}],"mendeley":{"formattedCitation":"[9]","plainTextFormattedCitation":"[9]","previouslyFormattedCitation":"[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9]</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un, Xiaoyu Li, </w:t>
      </w:r>
      <w:proofErr w:type="spellStart"/>
      <w:r w:rsidRPr="00275DDE">
        <w:rPr>
          <w:rFonts w:ascii="Times New Roman" w:hAnsi="Times New Roman" w:cs="Times New Roman"/>
          <w:sz w:val="24"/>
          <w:szCs w:val="24"/>
        </w:rPr>
        <w:t>HuakangSun</w:t>
      </w:r>
      <w:proofErr w:type="spell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Guozi</w:t>
      </w:r>
      <w:proofErr w:type="spellEnd"/>
      <w:r w:rsidRPr="00275DDE">
        <w:rPr>
          <w:rFonts w:ascii="Times New Roman" w:hAnsi="Times New Roman" w:cs="Times New Roman"/>
          <w:sz w:val="24"/>
          <w:szCs w:val="24"/>
        </w:rPr>
        <w:t xml:space="preserve"> Zhu, Ming” Fine-grained emoji sentiment analysis based on attributes of Twitter users” 10.1109/SmartCloud49737.2020.00033</w:t>
      </w:r>
    </w:p>
    <w:p w14:paraId="19854502" w14:textId="77777777" w:rsidR="00816333"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AIC53929.2022.9792786","ISBN":"9781665497107","abstract":"In social network, text, audio, video, and emoticons/emojis are often utilized to express a user's perspective. It includes everything from health applications, counseling, and business to community population studies. Many studies have been conducted to analyze reviews and determine the correct opinion regarding the application. It is highly required to analyze user reviews by studying the input data to improve prediction accuracy. This research work has proposed a multi-class sentiment analysis by using Enhanced Convolutional Neural Network (ECNN) by including text and emoji-based features. This paper describes how to use a multi-way emotions classification to extend the existing binary sentiment classification. The proposed work mainly focuses on analyzing product reviews to facilitate the faster discovery of opinion contents for classification by using Information Gain(IG), Gain Ratio(GR) and CHI-Squared(CHI) feature selection techniques. Multi-class sentiment analysis, in contrast to standard sentiment analysis, which evaluates if a text is positive or negative, employs categories or clusters such as excited, happy, bored, an d angry to better grasp the emotions portrayed in the text. The proposed ECNN outperforms as compare to the existing Convolutional Neural Network(CNN), Naive Bayes (NB), Support Vector Machine (SVM) and Decision Tree (DT) classifiers.","author":[{"dropping-particle":"","family":"Reddy","given":"Raghavendra","non-dropping-particle":"","parse-names":false,"suffix":""},{"dropping-particle":"","family":"Ashwin Kumar","given":"U. M.","non-dropping-particle":"","parse-names":false,"suffix":""}],"container-title":"Proceedings - International Conference on Applied Artificial Intelligence and Computing, ICAAIC 2022","id":"ITEM-1","issue":"Icaaic","issued":{"date-parts":[["2022"]]},"page":"829-834","publisher":"IEEE","title":"Multi-class Sentiment Analysis Over Social Networking Applications Using Text and Emoji-based Features","type":"article-journal"},"uris":["http://www.mendeley.com/documents/?uuid=3b09be8b-d79c-4e5e-93df-eee5a93bacfe"]}],"mendeley":{"formattedCitation":"[10]","plainTextFormattedCitation":"[10]","previouslyFormattedCitation":"[1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0]</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Reddy, Raghavendra Ashwin Kumar, U. M.” Multi-class Sentiment Analysis Over Social Networking Applications Using Text and Emoji-based Features” 10.1109/ICAAIC53929.2022.9792786</w:t>
      </w:r>
    </w:p>
    <w:p w14:paraId="462A9669" w14:textId="51007494"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lastRenderedPageBreak/>
        <w:fldChar w:fldCharType="begin" w:fldLock="1"/>
      </w:r>
      <w:r w:rsidRPr="00275DDE">
        <w:rPr>
          <w:rFonts w:ascii="Times New Roman" w:hAnsi="Times New Roman" w:cs="Times New Roman"/>
          <w:sz w:val="24"/>
          <w:szCs w:val="24"/>
        </w:rPr>
        <w:instrText>ADDIN CSL_CITATION {"citationItems":[{"id":"ITEM-1","itemData":{"DOI":"10.1109/ICECAA58104.2023.10212135","ISBN":"9798350347579","abstract":"Sentimental analysis is a crucial step in natural language processing that aids in figuring out whether a text has a positive, negative, or neutral sentiment. In this experiment, we analyzed the sentiments expressed in tweets that included text, emojis, and emoticons. To categorize the tweets into different sentiments, we utilized four different algorithms: Multinomial Naive Bayes (MNB),Random Forest, Support Vector Machine (SVM) and Decision Tree. In order to increase the model's accuracy, we also combined the predictions from the four algorithms using the Voting Classifier, an ensemble learning technique. To preprocess the data, we used various techniques, such as removing stop words, stemming, and converting emojis and emoticons to their corresponding text representations. The performance of each algorithm was then trained on the preprocessed data using various assessment measures, including accuracy, precision, F1-score and recall. The SVM method fared better than the other algorithms, obtaining an accuracy of 96.27%, according to the data. Furthermore, we applied ensemble learning techniques, such as bagging to improve the performance of all the four algorithms. We also used the Voting Classifier to combine the predictions of the bagging models to further improve the accuracy of the model. The results revealed that the accuracy was increased to 97.21% by combining the bagging and voting classifiers. Overall, the project demonstrates the effectiveness of various algorithms and ensemble learning methods in performing sentimental analysis on tweets containing text, emojis, and emoticons.","author":[{"dropping-particle":"","family":"Arumugam","given":"M.","non-dropping-particle":"","parse-names":false,"suffix":""},{"dropping-particle":"","family":"Snegaa","given":"S. R.","non-dropping-particle":"","parse-names":false,"suffix":""},{"dropping-particle":"","family":"Jayanthi","given":"C.","non-dropping-particle":"","parse-names":false,"suffix":""}],"container-title":"Proceedings of the 2nd International Conference on Edge Computing and Applications, ICECAA 2023","id":"ITEM-1","issue":"Icecaa","issued":{"date-parts":[["2023"]]},"page":"523-530","publisher":"IEEE","title":"Machine Learning for Sentiment Analysis Utilizing Social Media","type":"article-journal"},"uris":["http://www.mendeley.com/documents/?uuid=e4f7c705-c36d-4bd3-93bc-1a6c244e5bf3"]}],"mendeley":{"formattedCitation":"[11]","plainTextFormattedCitation":"[11]","previouslyFormattedCitation":"[1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1]</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Arumugam, M. </w:t>
      </w:r>
      <w:proofErr w:type="spellStart"/>
      <w:r w:rsidRPr="00275DDE">
        <w:rPr>
          <w:rFonts w:ascii="Times New Roman" w:hAnsi="Times New Roman" w:cs="Times New Roman"/>
          <w:sz w:val="24"/>
          <w:szCs w:val="24"/>
        </w:rPr>
        <w:t>Snegaa</w:t>
      </w:r>
      <w:proofErr w:type="spellEnd"/>
      <w:r w:rsidRPr="00275DDE">
        <w:rPr>
          <w:rFonts w:ascii="Times New Roman" w:hAnsi="Times New Roman" w:cs="Times New Roman"/>
          <w:sz w:val="24"/>
          <w:szCs w:val="24"/>
        </w:rPr>
        <w:t>, S. R. Jayanthi, C.” Machine Learning for Sentiment Analysis Utilizing social media” 10.1109/ICECAA58104.2023.10212135</w:t>
      </w:r>
    </w:p>
    <w:p w14:paraId="2783FDD4"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UBMK.2018.8566260","ISBN":"9781538678930","abstract":"With the rise of the usage and interest on social media platforms, emojis have become an increasingly important part of the written language and one of the most important signals for micro-blog sentiment analysis. In this paper, we employed and evaluated classification models using two different representations based on bag-of-words and fastText to address the problem of sentiment analysis over emojis/emoticons for Turkish positive, negative and neutral tweets. At first, the bagof-words approach is used as a simple and efficient baseline method for tweet representation, where the classifiers such as Naive Bayes, Logistic Regression, Support Vector Machines, Decision Trees have been applied to these tweets. Secondly, we utilized fastText to represent tweets as word n-grams for sentiment analysis problem. The results show that there is no significant difference between the two models. While fastText shows 79% and the Linear Regression classifier obtains 77% F1-score for binary classification, fastText performs 62% and Linear Regression has 58% F1-score for multi-class classification. This study is considered as the first study that contributes to the literature by applying different vector representations such as bag-of-words and fastText to predict Turkish tweets over emojis. This study can also be utilized to predict emojis on social media context in the future.","author":[{"dropping-particle":"","family":"Velioglu","given":"Riza","non-dropping-particle":"","parse-names":false,"suffix":""},{"dropping-particle":"","family":"Yildiz","given":"Tugba","non-dropping-particle":"","parse-names":false,"suffix":""},{"dropping-particle":"","family":"Yildirim","given":"Savas","non-dropping-particle":"","parse-names":false,"suffix":""}],"container-title":"UBMK 2018 - 3rd International Conference on Computer Science and Engineering","id":"ITEM-1","issued":{"date-parts":[["2018"]]},"page":"303-307","title":"Sentiment Analysis Using Learning Approaches over Emojis for Turkish Tweets","type":"article-journal"},"uris":["http://www.mendeley.com/documents/?uuid=7961c53b-8fe4-4e03-9d87-18166594ff4a"]}],"mendeley":{"formattedCitation":"[5]","plainTextFormattedCitation":"[5]","previouslyFormattedCitation":"[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5]</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Velioglu</w:t>
      </w:r>
      <w:proofErr w:type="spellEnd"/>
      <w:r w:rsidRPr="00275DDE">
        <w:rPr>
          <w:rFonts w:ascii="Times New Roman" w:hAnsi="Times New Roman" w:cs="Times New Roman"/>
          <w:sz w:val="24"/>
          <w:szCs w:val="24"/>
        </w:rPr>
        <w:t>, Riza Yildiz, Tugba Yildirim, Savas” Sentiment Analysis Using Learning Approaches over Emojis for Turkish Tweets” 10.1109/UBMK.2018.8566260</w:t>
      </w:r>
    </w:p>
    <w:p w14:paraId="53CBFF0B"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CS54159.2022.9785281","ISBN":"9781665408165","abstract":"The World around us is driven by emotions and sentiments. Each and every activity of us is based on the emotions and mood swings. Let it be a song choice or signing billion-dollar deals to determining major results, all things around us are driven by emotions. Those who understand the emotions have a greater edge than those who do not. That's where our sentiment analysis system comes and plays a major role. Built using the RNN and sequential model, SENTIFY-sentiment analysis and emoji mapping using deep learning helps to track the live emotions of people and recommend a choice(emoji) based on their emotion. Since it tracks the emotions of people by live video feed, this system can be used to predict things in number of areas namely the business, social media, customer support and so on where a right choice at a right time may help to make huge profits and minimize losses. This system can also be used to monitor the mood swings and emotions of psychiatric patients and help in soothing their moods. Keywords- Sentiment, analysis, emotion, emoji, detect","author":[{"dropping-particle":"","family":"Priyanka","given":"G.","non-dropping-particle":"","parse-names":false,"suffix":""},{"dropping-particle":"","family":"Vishnu Viyaas","given":"T.","non-dropping-particle":"","parse-names":false,"suffix":""},{"dropping-particle":"","family":"Kathir Vikram","given":"N.","non-dropping-particle":"","parse-names":false,"suffix":""},{"dropping-particle":"","family":"Bharathi","given":"K.","non-dropping-particle":"","parse-names":false,"suffix":""},{"dropping-particle":"","family":"Kavin","given":"N.","non-dropping-particle":"","parse-names":false,"suffix":""}],"container-title":"8th International Conference on Advanced Computing and Communication Systems, ICACCS 2022","id":"ITEM-1","issued":{"date-parts":[["2022"]]},"page":"1973-1976","publisher":"IEEE","title":"Sentiment Analysis and Emoji Mapping","type":"article-journal","volume":"1"},"uris":["http://www.mendeley.com/documents/?uuid=f5ca19c3-870a-484b-a2e4-d7d5261af48a"]}],"mendeley":{"formattedCitation":"[12]","plainTextFormattedCitation":"[12]","previouslyFormattedCitation":"[1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2]</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Priyanka, </w:t>
      </w:r>
      <w:proofErr w:type="spellStart"/>
      <w:proofErr w:type="gramStart"/>
      <w:r w:rsidRPr="00275DDE">
        <w:rPr>
          <w:rFonts w:ascii="Times New Roman" w:hAnsi="Times New Roman" w:cs="Times New Roman"/>
          <w:sz w:val="24"/>
          <w:szCs w:val="24"/>
        </w:rPr>
        <w:t>G.Vishnu</w:t>
      </w:r>
      <w:proofErr w:type="spellEnd"/>
      <w:proofErr w:type="gram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Viyaas</w:t>
      </w:r>
      <w:proofErr w:type="spell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T.Kathir</w:t>
      </w:r>
      <w:proofErr w:type="spellEnd"/>
      <w:r w:rsidRPr="00275DDE">
        <w:rPr>
          <w:rFonts w:ascii="Times New Roman" w:hAnsi="Times New Roman" w:cs="Times New Roman"/>
          <w:sz w:val="24"/>
          <w:szCs w:val="24"/>
        </w:rPr>
        <w:t xml:space="preserve"> Vikram, </w:t>
      </w:r>
      <w:proofErr w:type="spellStart"/>
      <w:r w:rsidRPr="00275DDE">
        <w:rPr>
          <w:rFonts w:ascii="Times New Roman" w:hAnsi="Times New Roman" w:cs="Times New Roman"/>
          <w:sz w:val="24"/>
          <w:szCs w:val="24"/>
        </w:rPr>
        <w:t>N.Bharathi</w:t>
      </w:r>
      <w:proofErr w:type="spell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K.Kavin</w:t>
      </w:r>
      <w:proofErr w:type="spellEnd"/>
      <w:r w:rsidRPr="00275DDE">
        <w:rPr>
          <w:rFonts w:ascii="Times New Roman" w:hAnsi="Times New Roman" w:cs="Times New Roman"/>
          <w:sz w:val="24"/>
          <w:szCs w:val="24"/>
        </w:rPr>
        <w:t>, N.” Sentiment Analysis and Emoji Mapping” 10.1109/ICACCS54159.2022.9785281</w:t>
      </w:r>
    </w:p>
    <w:p w14:paraId="3D744085"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ATS58046.2023.10424206","ISBN":"9798350383881","abstract":"Social media plays a vital role in our daily lives. To understand and interpret emotions and opinions expressed on social media platforms, analyzing sentiment is very important. Our study is based on Twitter sentiment analysis. Our aim is to classify tweets automatically as positive, negative, or neutral based on their content using natural language processing and machine learning algorithms. The dataset we used for our analysis is extracted from the website called mendeley data and also we have added some tweets manually which covers various topics. To remove noise, including URLs, hashtags, punctuations, and user mentions, and to retain essential textual content and emojis, we pre-processed the dataset. Additionally, for our research, we used VADER (Valence Aware Dictionary and sentiment Reasoner) and Transformers-RoBERTa to analyze the sentiment of various tweets. We evaluate the performance of these two models using evaluation metrics such as accuracy, precision, recall and F1-score, and also confusion metrics on the testing set. We also discuss the study's limitations and conclude that machine learning-based sentiment analysis models are a reliable tool for the sentiment analysis of the twitter dataset.","author":[{"dropping-particle":"","family":"Ferdoshi","given":"Jannatul","non-dropping-particle":"","parse-names":false,"suffix":""},{"dropping-particle":"","family":"Salsabil","given":"Samirah Dilshad","non-dropping-particle":"","parse-names":false,"suffix":""},{"dropping-particle":"","family":"Rhythm","given":"Ehsanur Rahman","non-dropping-particle":"","parse-names":false,"suffix":""},{"dropping-particle":"","family":"Mehedi","given":"Md Humaion Kabir","non-dropping-particle":"","parse-names":false,"suffix":""},{"dropping-particle":"","family":"Rasel","given":"Annajiat Alim","non-dropping-particle":"","parse-names":false,"suffix":""}],"container-title":"2023 Computer Applications and Technological Solutions, CATS 2023","id":"ITEM-1","issue":"2022","issued":{"date-parts":[["2023"]]},"page":"1-7","publisher":"IEEE","title":"Unveiling Twitter Sentiments: Analyzing Emotions and Opinions through Sentiment Analysis on Twitter Dataset","type":"article-journal"},"uris":["http://www.mendeley.com/documents/?uuid=f9a54a0e-6ae5-4875-a0a6-af28c5be8a3b"]}],"mendeley":{"formattedCitation":"[1]","plainTextFormattedCitation":"[1]","previouslyFormattedCitation":"[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Ferdoshi</w:t>
      </w:r>
      <w:proofErr w:type="spellEnd"/>
      <w:r w:rsidRPr="00275DDE">
        <w:rPr>
          <w:rFonts w:ascii="Times New Roman" w:hAnsi="Times New Roman" w:cs="Times New Roman"/>
          <w:sz w:val="24"/>
          <w:szCs w:val="24"/>
        </w:rPr>
        <w:t xml:space="preserve">, Jannatul Salsabil, Samirah Dilshad Rhythm, </w:t>
      </w:r>
      <w:proofErr w:type="spellStart"/>
      <w:r w:rsidRPr="00275DDE">
        <w:rPr>
          <w:rFonts w:ascii="Times New Roman" w:hAnsi="Times New Roman" w:cs="Times New Roman"/>
          <w:sz w:val="24"/>
          <w:szCs w:val="24"/>
        </w:rPr>
        <w:t>Ehsanur</w:t>
      </w:r>
      <w:proofErr w:type="spellEnd"/>
      <w:r w:rsidRPr="00275DDE">
        <w:rPr>
          <w:rFonts w:ascii="Times New Roman" w:hAnsi="Times New Roman" w:cs="Times New Roman"/>
          <w:sz w:val="24"/>
          <w:szCs w:val="24"/>
        </w:rPr>
        <w:t xml:space="preserve"> Rahman Mehedi, Md </w:t>
      </w:r>
      <w:proofErr w:type="spellStart"/>
      <w:r w:rsidRPr="00275DDE">
        <w:rPr>
          <w:rFonts w:ascii="Times New Roman" w:hAnsi="Times New Roman" w:cs="Times New Roman"/>
          <w:sz w:val="24"/>
          <w:szCs w:val="24"/>
        </w:rPr>
        <w:t>Humaion</w:t>
      </w:r>
      <w:proofErr w:type="spellEnd"/>
      <w:r w:rsidRPr="00275DDE">
        <w:rPr>
          <w:rFonts w:ascii="Times New Roman" w:hAnsi="Times New Roman" w:cs="Times New Roman"/>
          <w:sz w:val="24"/>
          <w:szCs w:val="24"/>
        </w:rPr>
        <w:t xml:space="preserve"> Kabir Rasel, </w:t>
      </w:r>
      <w:proofErr w:type="spellStart"/>
      <w:r w:rsidRPr="00275DDE">
        <w:rPr>
          <w:rFonts w:ascii="Times New Roman" w:hAnsi="Times New Roman" w:cs="Times New Roman"/>
          <w:sz w:val="24"/>
          <w:szCs w:val="24"/>
        </w:rPr>
        <w:t>Annajiat</w:t>
      </w:r>
      <w:proofErr w:type="spellEnd"/>
      <w:r w:rsidRPr="00275DDE">
        <w:rPr>
          <w:rFonts w:ascii="Times New Roman" w:hAnsi="Times New Roman" w:cs="Times New Roman"/>
          <w:sz w:val="24"/>
          <w:szCs w:val="24"/>
        </w:rPr>
        <w:t xml:space="preserve"> Alim” Unveiling Twitter Sentiments: </w:t>
      </w:r>
      <w:proofErr w:type="spellStart"/>
      <w:r w:rsidRPr="00275DDE">
        <w:rPr>
          <w:rFonts w:ascii="Times New Roman" w:hAnsi="Times New Roman" w:cs="Times New Roman"/>
          <w:sz w:val="24"/>
          <w:szCs w:val="24"/>
        </w:rPr>
        <w:t>Analyzing</w:t>
      </w:r>
      <w:proofErr w:type="spellEnd"/>
      <w:r w:rsidRPr="00275DDE">
        <w:rPr>
          <w:rFonts w:ascii="Times New Roman" w:hAnsi="Times New Roman" w:cs="Times New Roman"/>
          <w:sz w:val="24"/>
          <w:szCs w:val="24"/>
        </w:rPr>
        <w:t xml:space="preserve"> Emotions and Opinions through Sentiment Analysis on Twitter Dataset” 10.1109/CATS58046.2023.10424206</w:t>
      </w:r>
    </w:p>
    <w:p w14:paraId="24B394EA"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DSTA58916.2023.10317863","ISBN":"9798350339253","abstract":"The application of sentiment analysis to the financial sector is a field that has been revamped thanks to social media, which has unleashed a trove of data to analyze. In particular, text analysis techniques have benefited from the attention that large part of data science researchers have devoted to it. However, as demographics evolve, so do the communication forms on social media. In particular, the usage of emojis to carry whole concepts is more and more diffused, though research on the topic is lacking. That is exactly the gap that we intend to cover with this contribution. In particular, after collecting more than 18.5 million posts from StockTwits, we use different supervised learning models in order to determine the role of emojis in sentiment analysis of financial posts on social media. We assess model accuracy, training/prediction speed, and sensitivity to training data set size for both emojis-only and text-only data, using logistic regression and BiLSTM models. Our main findings are staggering; we are the first to show that, when training sentiment analysis models exclusively on emojis, compared to a text-only approach: (i) achieved accuracy is competitive; (ii) training is 32 times faster; (iii) prediction times are reduced to a third; and, (iv) 40 times less data is needed to train the model. Additionally, we show some interesting patterns regarding emoji usage in financial microblogs. The cited contributions, other than being interesting on their own, also pave the way for further research in the field.","author":[{"dropping-particle":"","family":"Mahrous","given":"Ahmed","non-dropping-particle":"","parse-names":false,"suffix":""},{"dropping-particle":"","family":"Schneider","given":"Jens","non-dropping-particle":"","parse-names":false,"suffix":""},{"dropping-particle":"","family":"Pietro","given":"Roberto","non-dropping-particle":"Di","parse-names":false,"suffix":""}],"container-title":"2023 International Conference on Intelligent Data Science Technologies and Applications, IDSTA 2023","id":"ITEM-1","issued":{"date-parts":[["2023"]]},"page":"76-84","publisher":"IEEE","title":"The Role of Emojis in Sentiment Analysis of Financial Microblogs","type":"article-journal"},"uris":["http://www.mendeley.com/documents/?uuid=a7be7288-b465-4de6-818c-786c0ae3386b"]}],"mendeley":{"formattedCitation":"[13]","plainTextFormattedCitation":"[13]","previouslyFormattedCitation":"[1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3]</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Mahrous, Ahmed Schneider, Jens Di Pietro, Roberto” The Role of Emojis in Sentiment Analysis of Financial Microblogs” 10.1109/IDSTA58916.2023.10317863</w:t>
      </w:r>
    </w:p>
    <w:p w14:paraId="68A3175D"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ICC57084.2022.10101644","ISBN":"9781665490849","abstract":"The capability to infer emotional insights from emojis found in social media has projected emoji analysis into the spotlight of current emoji-based research. Previous studies mainly used text-surrounding emojis to estimate sentimentality scores. However, trying to conclude the same score based solely on emojis is challenging. In this paper this challenge was welcomed, and with it we created a new concept. This revolutionary scoring method, named the EmojiSets Sentiment Score Rank, proposes using sets of emojis taken from tweets along with information from previous studies [1] to find a sentiment score. This bottom-up scoring approach gives each emoji a sentiment score. It then calculates the context-level sentiment score of a tweet solely dependent on the emojis found within it. To the best of the authors' knowledge, no such approach has been researched in the Emojis Sentiment Analysis area. We tested our model against over 1.2 million tweets concerning Covid-19 and compared it to the VADER model [7] to validate our assumption. Our model corrected around 72% of the tweets that the other model scored as neutral. To succor these findings, 32 human annotators were given the task of annotating 8040 randomly chosen tweets. When calculating similarity using the Jaccard Index, their results were consistent with our approach in over 70% of cases","author":[{"dropping-particle":"","family":"Othman","given":"Salem","non-dropping-particle":"","parse-names":false,"suffix":""},{"dropping-particle":"","family":"Alshalwi","given":"Sami","non-dropping-particle":"","parse-names":false,"suffix":""},{"dropping-particle":"","family":"Caushi","given":"Endi","non-dropping-particle":"","parse-names":false,"suffix":""}],"container-title":"Proceedings of 2022 IEEE 21st International Conference on Cognitive Informatics and Cognitive Computing, ICCI*CC 2022","id":"ITEM-1","issued":{"date-parts":[["2022"]]},"page":"72-79","title":"Sentiment of EmojiSets: How Emoji Sequences Improve Sentiment Cognition","type":"article-journal"},"uris":["http://www.mendeley.com/documents/?uuid=d0923fd0-eb47-466c-b094-c87cb2f91938"]}],"mendeley":{"formattedCitation":"[14]","plainTextFormattedCitation":"[14]","previouslyFormattedCitation":"[1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4]</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Othman, Salem </w:t>
      </w:r>
      <w:proofErr w:type="spellStart"/>
      <w:r w:rsidRPr="00275DDE">
        <w:rPr>
          <w:rFonts w:ascii="Times New Roman" w:hAnsi="Times New Roman" w:cs="Times New Roman"/>
          <w:sz w:val="24"/>
          <w:szCs w:val="24"/>
        </w:rPr>
        <w:t>Alshalwi</w:t>
      </w:r>
      <w:proofErr w:type="spellEnd"/>
      <w:r w:rsidRPr="00275DDE">
        <w:rPr>
          <w:rFonts w:ascii="Times New Roman" w:hAnsi="Times New Roman" w:cs="Times New Roman"/>
          <w:sz w:val="24"/>
          <w:szCs w:val="24"/>
        </w:rPr>
        <w:t xml:space="preserve">, Sami Caushi, Endi” Sentiment of </w:t>
      </w:r>
      <w:proofErr w:type="spellStart"/>
      <w:r w:rsidRPr="00275DDE">
        <w:rPr>
          <w:rFonts w:ascii="Times New Roman" w:hAnsi="Times New Roman" w:cs="Times New Roman"/>
          <w:sz w:val="24"/>
          <w:szCs w:val="24"/>
        </w:rPr>
        <w:t>EmojiSets</w:t>
      </w:r>
      <w:proofErr w:type="spellEnd"/>
      <w:r w:rsidRPr="00275DDE">
        <w:rPr>
          <w:rFonts w:ascii="Times New Roman" w:hAnsi="Times New Roman" w:cs="Times New Roman"/>
          <w:sz w:val="24"/>
          <w:szCs w:val="24"/>
        </w:rPr>
        <w:t>: How Emoji Sequences Improve Sentiment Cognition” 10.1109/ICCICC57084.2022.10101644</w:t>
      </w:r>
    </w:p>
    <w:p w14:paraId="2C8EDCCF"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GCAT59970.2023.10353470","ISBN":"9798350305258","abstract":"Social media now plays an important role is sharing the views or comments about a topic. These comments are available to the users for their processing and future decision making process. As the reviews contains mostly text or emojis, thus, these need to be processed properly to get meaningful information. Nature is always a source for information and knowledge. Many activities happens in the words, that help to classify the reviews or comments. In this paper, Genetic Algorithm (GA) is considered for processing the reviews. GA is based on the process of genetic evaluation. Different GA operations are implemented to get a better classification result. The reviews are processed using the proposed algorithms and finally, the confusion matrix is generated, which helps to generate the evaluation parameters to evaluate the results.","author":[{"dropping-particle":"","family":"Tripathy","given":"Abinash","non-dropping-particle":"","parse-names":false,"suffix":""},{"dropping-particle":"","family":"De","given":"Utpal Chandra","non-dropping-particle":"","parse-names":false,"suffix":""},{"dropping-particle":"","family":"Dash","given":"Bibhuti Bhusan","non-dropping-particle":"","parse-names":false,"suffix":""},{"dropping-particle":"","family":"Patra","given":"Sudhansu Shekhar","non-dropping-particle":"","parse-names":false,"suffix":""},{"dropping-particle":"","family":"Pattanayak","given":"Binod Kumar","non-dropping-particle":"","parse-names":false,"suffix":""},{"dropping-particle":"","family":"Pandey","given":"Trilok Nath","non-dropping-particle":"","parse-names":false,"suffix":""}],"container-title":"2023 4th IEEE Global Conference for Advancement in Technology, GCAT 2023","id":"ITEM-1","issued":{"date-parts":[["2023"]]},"page":"1-5","publisher":"IEEE","title":"Sentiment analysis of reviews using Nature Inspired Algorithm","type":"article-journal"},"uris":["http://www.mendeley.com/documents/?uuid=854e1b7c-e3fd-4be7-ab28-141944b07284"]}],"mendeley":{"formattedCitation":"[15]","plainTextFormattedCitation":"[15]","previouslyFormattedCitation":"[1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5]</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Tripathy, Abinash De, Utpal Chandra Dash, Bibhuti </w:t>
      </w:r>
      <w:proofErr w:type="spellStart"/>
      <w:r w:rsidRPr="00275DDE">
        <w:rPr>
          <w:rFonts w:ascii="Times New Roman" w:hAnsi="Times New Roman" w:cs="Times New Roman"/>
          <w:sz w:val="24"/>
          <w:szCs w:val="24"/>
        </w:rPr>
        <w:t>Bhusan</w:t>
      </w:r>
      <w:proofErr w:type="spellEnd"/>
      <w:r w:rsidRPr="00275DDE">
        <w:rPr>
          <w:rFonts w:ascii="Times New Roman" w:hAnsi="Times New Roman" w:cs="Times New Roman"/>
          <w:sz w:val="24"/>
          <w:szCs w:val="24"/>
        </w:rPr>
        <w:t xml:space="preserve"> Patra, Sudhansu Shekhar </w:t>
      </w:r>
      <w:proofErr w:type="spellStart"/>
      <w:r w:rsidRPr="00275DDE">
        <w:rPr>
          <w:rFonts w:ascii="Times New Roman" w:hAnsi="Times New Roman" w:cs="Times New Roman"/>
          <w:sz w:val="24"/>
          <w:szCs w:val="24"/>
        </w:rPr>
        <w:t>Pattanayak</w:t>
      </w:r>
      <w:proofErr w:type="spellEnd"/>
      <w:r w:rsidRPr="00275DDE">
        <w:rPr>
          <w:rFonts w:ascii="Times New Roman" w:hAnsi="Times New Roman" w:cs="Times New Roman"/>
          <w:sz w:val="24"/>
          <w:szCs w:val="24"/>
        </w:rPr>
        <w:t>, Binod Kumar Pandey, Trilok Nath” Sentiment analysis of reviews using Nature Inspired Algorithm” 10.1109/GCAT59970.2023.10353470</w:t>
      </w:r>
    </w:p>
    <w:p w14:paraId="11E93BC3"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RITO61523.2024.10522237","ISBN":"9798350350357","abstract":"This research explores user sentiment of Meta's social networking app Threads, which is a part of another social networking application, Instagram, through sentiment analysis of its reviews on Google Play Store and App Store. The research uses a multi - pronged strategy that combines Kmeans clustering for spam identification, sentiment analysis, and keyword-specific sentiment analysis, using python as the programming language to find output. K-means clustering is first applied to remove spam from user reviews. The non-spam reviews are next subjected to sentiment analysis using RoBERTa - base, a natural language processing model,. Owing to its strong architecture, RoBERTa - base can process reviews with emojis and text in several languages with efficiency, guaranteeing accuracy sentiment analysis across a wide range of user-generated content. Furthermore, in order to identify the sentiment patterns related to a few important keywords, sentiment analysis is carried out independently on reviews that contain important keywords like 'privacy' and 'notifications.' A word cloud is created for all the non-spam reviews. Word clouds are also created for each category after the reviews are divided into groups according to the overall positive and negative sentiment scores in order to better investigate the opinions expressed. We will also generate a sentiment distribution of reviews over a timeline for better understanding of the target consumer's sentiments. Through the integration of sophisticated sentiment analysis techniques like RoBERTa - base, this study offers profound insights into users' perceptions and opinions of Threads, illuminating areas of user satisfaction and concern with the application.","author":[{"dropping-particle":"","family":"Verma","given":"Aashu","non-dropping-particle":"","parse-names":false,"suffix":""},{"dropping-particle":"","family":"Vashisth","given":"Rashmi","non-dropping-particle":"","parse-names":false,"suffix":""}],"container-title":"2024 11th International Conference on Reliability, Infocom Technologies and Optimization (Trends and Future Directions), ICRITO 2024","id":"ITEM-1","issued":{"date-parts":[["2024"]]},"page":"1-5","publisher":"IEEE","title":"Sentiment Analysis of Google Play and App Store Reviews of Threads","type":"article-journal"},"uris":["http://www.mendeley.com/documents/?uuid=4b7143b5-0cac-41cf-81e2-804ae1f4450a"]}],"mendeley":{"formattedCitation":"[16]","plainTextFormattedCitation":"[16]","previouslyFormattedCitation":"[1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6]</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Verma, Aashu Vashisth, Rashmi” Sentiment Analysis of Google Play and App Store Reviews of Threads” 10.1109/ICRITO61523.2024.10522237</w:t>
      </w:r>
    </w:p>
    <w:p w14:paraId="78887E67"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ONIT61985.2024.10626352","ISBN":"9798350349900","abstract":"The proliferation of social media and internet usage has led to an exponential growth in data volume and dynamic user interactions. Within this digital landscape, YouTube Live Chat analysis has emerged as a compelling area for understanding spontaneous user engagement. Central to this analysis is sentiment analysis, which extracts opinions and sentiments, offering valuable insights for content creators and industries seeking to understand user perspectives. This paper presents a thorough examination of mining comments and sentiments within the dynamic environment of YouTube Live Chat data. Our study involves analyzing the live chat of YouTube live streams, applying sentiment analysis to the live feed, and presenting a real-time dashboard to streamers. By leveraging sentiment analysis, including the interpretation of emojis, we aim to offer content creators and platform administrators valuable insights into audience reactions, opinions, and sentiments. Our system enables users to access real-time sentiment analysis of live chat interactions, facilitating the delivery of more engaging content. Ultimately, our goal is to equip content creators, platform administrators, and researchers with actionable insights into audience engagement, preferences, and emotional resonance within the digital realm.","author":[{"dropping-particle":"","family":"Tirpude","given":"Shubhangi","non-dropping-particle":"","parse-names":false,"suffix":""},{"dropping-particle":"","family":"Thakre","given":"Yash","non-dropping-particle":"","parse-names":false,"suffix":""},{"dropping-particle":"","family":"Sudan","given":"Shivam","non-dropping-particle":"","parse-names":false,"suffix":""},{"dropping-particle":"","family":"Agrawal","given":"Sujal","non-dropping-particle":"","parse-names":false,"suffix":""},{"dropping-particle":"","family":"Ganorkar","given":"Aveg","non-dropping-particle":"","parse-names":false,"suffix":""}],"container-title":"2024 4th International Conference on Intelligent Technologies, CONIT 2024","id":"ITEM-1","issued":{"date-parts":[["2024"]]},"page":"1-6","publisher":"IEEE","title":"Mining Comments and Sentiments in YouTube Live Chat Data","type":"article-journal"},"uris":["http://www.mendeley.com/documents/?uuid=7fe2eac6-c2df-4044-b777-439523db0505"]}],"mendeley":{"formattedCitation":"[17]","plainTextFormattedCitation":"[17]","previouslyFormattedCitation":"[1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7]</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Tirpude, Shubhangi Thakre, Yash Sudan, Shivam Agrawal, Sujal Ganorkar, </w:t>
      </w:r>
      <w:proofErr w:type="spellStart"/>
      <w:r w:rsidRPr="00275DDE">
        <w:rPr>
          <w:rFonts w:ascii="Times New Roman" w:hAnsi="Times New Roman" w:cs="Times New Roman"/>
          <w:sz w:val="24"/>
          <w:szCs w:val="24"/>
        </w:rPr>
        <w:t>Aveg</w:t>
      </w:r>
      <w:proofErr w:type="spellEnd"/>
      <w:r w:rsidRPr="00275DDE">
        <w:rPr>
          <w:rFonts w:ascii="Times New Roman" w:hAnsi="Times New Roman" w:cs="Times New Roman"/>
          <w:sz w:val="24"/>
          <w:szCs w:val="24"/>
        </w:rPr>
        <w:t>” Mining Comments and Sentiments in YouTube Live Chat Data” 10.1109/CONIT61985.2024.10626352</w:t>
      </w:r>
    </w:p>
    <w:p w14:paraId="18A5152E"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ECAA58104.2023.10212150","ISBN":"9798350347579","abstract":"Sentiment analysis identifies and categorizes thoughts and feelings expressed in the source text. Social media uses tweets, status updates, and blog columns to generate sensitive data. SA on user-generated data helps understand crowd opinion. Due to slang and spelling errors, Twitter sentiment analysis (TSA) is much more complex than general sentiment analysis. Every day, millions of tweets are generated on various topics. Machine learning algorithms can be used to solve this problem-the proposed machine learning algorithm includes preprocessing, weight calculation, feature extraction, and classification. First, we collected a Kaggle dataset from Twitter sentiment analysis. In the second step, the data preprocessing steps mainly include stop words, emoji, and repeated characters in words and URLs due to their low importance. Then, we used tokenization, normalization, stemming, and lemmatization to achieve better results. In the third step, we computed weights using word2vec to represent the tweets. In the fourth step, we use a feature extraction method consisting of TF-IDF and word embedding to check based on word and noun counts. Finally, TSA can be used to explore sentiment using Multinomial Naïve Bayes (MNB) and Maximum Entropy classification. The proposed machine learning algorithm achieves better results with TSA in terms of recognition accuracy, recall, precision and F-measure.","author":[{"dropping-particle":"","family":"Saravanan","given":"U. K.Balaji","non-dropping-particle":"","parse-names":false,"suffix":""},{"dropping-particle":"","family":"Vijay","given":"M.","non-dropping-particle":"","parse-names":false,"suffix":""},{"dropping-particle":"","family":"Shreedhar","given":"T.","non-dropping-particle":"","parse-names":false,"suffix":""},{"dropping-particle":"","family":"Rajasekar","given":"G.","non-dropping-particle":"","parse-names":false,"suffix":""},{"dropping-particle":"","family":"Yashwanth","given":"R.","non-dropping-particle":"","parse-names":false,"suffix":""},{"dropping-particle":"","family":"Shakthipriya","given":"P.","non-dropping-particle":"","parse-names":false,"suffix":""}],"container-title":"Proceedings of the 2nd International Conference on Edge Computing and Applications, ICECAA 2023","id":"ITEM-1","issue":"Icecaa","issued":{"date-parts":[["2023"]]},"page":"429-434","publisher":"IEEE","title":"Multinomial Naive Bayes Based Machine Learning Analysis of Twitter Sentiment","type":"article-journal"},"uris":["http://www.mendeley.com/documents/?uuid=94ae62e5-0463-4a08-b274-08fea02c61d9"]}],"mendeley":{"formattedCitation":"[18]","plainTextFormattedCitation":"[18]","previouslyFormattedCitation":"[1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8]</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aravanan, U. </w:t>
      </w:r>
      <w:proofErr w:type="spellStart"/>
      <w:proofErr w:type="gramStart"/>
      <w:r w:rsidRPr="00275DDE">
        <w:rPr>
          <w:rFonts w:ascii="Times New Roman" w:hAnsi="Times New Roman" w:cs="Times New Roman"/>
          <w:sz w:val="24"/>
          <w:szCs w:val="24"/>
        </w:rPr>
        <w:t>K.Balaji</w:t>
      </w:r>
      <w:proofErr w:type="spellEnd"/>
      <w:proofErr w:type="gramEnd"/>
      <w:r w:rsidRPr="00275DDE">
        <w:rPr>
          <w:rFonts w:ascii="Times New Roman" w:hAnsi="Times New Roman" w:cs="Times New Roman"/>
          <w:sz w:val="24"/>
          <w:szCs w:val="24"/>
        </w:rPr>
        <w:t xml:space="preserve"> Vijay, M. Shreedhar, T. Rajasekar, G. Yashwanth, R. Shakthipriya, P.” Multinomial Naive Bayes Based Machine Learning Analysis of Twitter Sentiment” 10.1109/ICECAA58104.2023.10212150</w:t>
      </w:r>
    </w:p>
    <w:p w14:paraId="4355E4C4"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HPCC/SmartCity/DSS.2018.00142","ISBN":"9781538666142","abstract":"Traditional text sentiment analysis methods often ignore context information when used in the expression of features. The position of the words in the text makes it difficult to achieve satisfactory results in semantic realization. In recent years, deep learning has obtained good results in text sentiment analysis tasks. Convolutional neural network (CNN) and Recurrent Neural Network(RNN) are two mainstream deep learning algorithms. In this paper, a deep sentiment representation model based on CNNs and long short-term memory recurrent neural network (LSTM) is proposed. The model uses two layers of CNNs to capture the partial features of the text. The model can capture more accurate partial features, after which the features are fed to the LSTM, which can capture the contextual information. Finally, we combine the improved deep learning model with a one-versus-rest training mechanism and apply it to multi-class sentiment classification. We evaluate the proposed model by conducting experiments on datasets. Experimental results demonstrate that the model we designed for multi-class sentiment analysis achieves a accuracy of 78.42% on data set D1 is better than the existing SVMs (support vector machines), CNN, LSTM and CNN-LSTM.","author":[{"dropping-particle":"","family":"Chen","given":"Bohang","non-dropping-particle":"","parse-names":false,"suffix":""},{"dropping-particle":"","family":"Huang","given":"Qiongxia","non-dropping-particle":"","parse-names":false,"suffix":""},{"dropping-particle":"","family":"Chen","given":"Yiping","non-dropping-particle":"","parse-names":false,"suffix":""},{"dropping-particle":"","family":"Cheng","given":"Li","non-dropping-particle":"","parse-names":false,"suffix":""},{"dropping-particle":"","family":"Chen","given":"Riqing","non-dropping-particle":"","parse-names":false,"suffix":""}],"container-title":"Proceedings - 20th International Conference on High Performance Computing and Communications, 16th International Conference on Smart City and 4th International Conference on Data Science and Systems, HPCC/SmartCity/DSS 2018","id":"ITEM-1","issued":{"date-parts":[["2019"]]},"page":"854-859","title":"Deep Neural Networks for Multi-class Sentiment Classification","type":"article-journal"},"uris":["http://www.mendeley.com/documents/?uuid=b26e1ac0-6e53-4f0c-b8ed-bd452b21fb12"]}],"mendeley":{"formattedCitation":"[21]","plainTextFormattedCitation":"[2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1]</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Chen, </w:t>
      </w:r>
      <w:proofErr w:type="spellStart"/>
      <w:r w:rsidRPr="00275DDE">
        <w:rPr>
          <w:rFonts w:ascii="Times New Roman" w:hAnsi="Times New Roman" w:cs="Times New Roman"/>
          <w:sz w:val="24"/>
          <w:szCs w:val="24"/>
        </w:rPr>
        <w:t>Bohang</w:t>
      </w:r>
      <w:proofErr w:type="spellEnd"/>
      <w:r w:rsidRPr="00275DDE">
        <w:rPr>
          <w:rFonts w:ascii="Times New Roman" w:hAnsi="Times New Roman" w:cs="Times New Roman"/>
          <w:sz w:val="24"/>
          <w:szCs w:val="24"/>
        </w:rPr>
        <w:t xml:space="preserve"> </w:t>
      </w:r>
      <w:r w:rsidRPr="00207E85">
        <w:rPr>
          <w:rFonts w:ascii="Times New Roman" w:hAnsi="Times New Roman" w:cs="Times New Roman"/>
          <w:sz w:val="24"/>
          <w:szCs w:val="24"/>
        </w:rPr>
        <w:t xml:space="preserve">Huang, </w:t>
      </w:r>
      <w:proofErr w:type="spellStart"/>
      <w:r w:rsidRPr="00207E85">
        <w:rPr>
          <w:rFonts w:ascii="Times New Roman" w:hAnsi="Times New Roman" w:cs="Times New Roman"/>
          <w:sz w:val="24"/>
          <w:szCs w:val="24"/>
        </w:rPr>
        <w:t>Qiongxia</w:t>
      </w:r>
      <w:proofErr w:type="spellEnd"/>
      <w:r w:rsidRPr="00275DDE">
        <w:rPr>
          <w:rFonts w:ascii="Times New Roman" w:hAnsi="Times New Roman" w:cs="Times New Roman"/>
          <w:sz w:val="24"/>
          <w:szCs w:val="24"/>
        </w:rPr>
        <w:t xml:space="preserve"> </w:t>
      </w:r>
      <w:r w:rsidRPr="00207E85">
        <w:rPr>
          <w:rFonts w:ascii="Times New Roman" w:hAnsi="Times New Roman" w:cs="Times New Roman"/>
          <w:sz w:val="24"/>
          <w:szCs w:val="24"/>
        </w:rPr>
        <w:t>Chen, Yiping</w:t>
      </w:r>
      <w:r w:rsidRPr="00275DDE">
        <w:rPr>
          <w:rFonts w:ascii="Times New Roman" w:hAnsi="Times New Roman" w:cs="Times New Roman"/>
          <w:sz w:val="24"/>
          <w:szCs w:val="24"/>
        </w:rPr>
        <w:t xml:space="preserve"> </w:t>
      </w:r>
      <w:r w:rsidRPr="00207E85">
        <w:rPr>
          <w:rFonts w:ascii="Times New Roman" w:hAnsi="Times New Roman" w:cs="Times New Roman"/>
          <w:sz w:val="24"/>
          <w:szCs w:val="24"/>
        </w:rPr>
        <w:t>Cheng, Li</w:t>
      </w:r>
      <w:r w:rsidRPr="00275DDE">
        <w:rPr>
          <w:rFonts w:ascii="Times New Roman" w:hAnsi="Times New Roman" w:cs="Times New Roman"/>
          <w:sz w:val="24"/>
          <w:szCs w:val="24"/>
        </w:rPr>
        <w:t xml:space="preserve"> Chen, </w:t>
      </w:r>
      <w:proofErr w:type="spellStart"/>
      <w:r w:rsidRPr="00275DDE">
        <w:rPr>
          <w:rFonts w:ascii="Times New Roman" w:hAnsi="Times New Roman" w:cs="Times New Roman"/>
          <w:sz w:val="24"/>
          <w:szCs w:val="24"/>
        </w:rPr>
        <w:t>Riqing</w:t>
      </w:r>
      <w:proofErr w:type="spellEnd"/>
      <w:r w:rsidRPr="00275DDE">
        <w:rPr>
          <w:rFonts w:ascii="Times New Roman" w:hAnsi="Times New Roman" w:cs="Times New Roman"/>
          <w:sz w:val="24"/>
          <w:szCs w:val="24"/>
        </w:rPr>
        <w:t>” Deep Neural Networks for Multi-class Sentiment Classification” 10.1109/HPCC/</w:t>
      </w:r>
      <w:proofErr w:type="spellStart"/>
      <w:r w:rsidRPr="00275DDE">
        <w:rPr>
          <w:rFonts w:ascii="Times New Roman" w:hAnsi="Times New Roman" w:cs="Times New Roman"/>
          <w:sz w:val="24"/>
          <w:szCs w:val="24"/>
        </w:rPr>
        <w:t>SmartCity</w:t>
      </w:r>
      <w:proofErr w:type="spellEnd"/>
      <w:r w:rsidRPr="00275DDE">
        <w:rPr>
          <w:rFonts w:ascii="Times New Roman" w:hAnsi="Times New Roman" w:cs="Times New Roman"/>
          <w:sz w:val="24"/>
          <w:szCs w:val="24"/>
        </w:rPr>
        <w:t>/DSS.2018.00142</w:t>
      </w:r>
    </w:p>
    <w:p w14:paraId="51361A27" w14:textId="1E3260A8"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lastRenderedPageBreak/>
        <w:fldChar w:fldCharType="begin" w:fldLock="1"/>
      </w:r>
      <w:r w:rsidRPr="00275DDE">
        <w:rPr>
          <w:rFonts w:ascii="Times New Roman" w:hAnsi="Times New Roman" w:cs="Times New Roman"/>
          <w:sz w:val="24"/>
          <w:szCs w:val="24"/>
        </w:rPr>
        <w:instrText>ADDIN CSL_CITATION {"citationItems":[{"id":"ITEM-1","itemData":{"DOI":"10.1109/ICPECTS56089.2022.10047692","ISBN":"9781665462754","abstract":"Emojis are tiny pictorial depictions of feelings or objects that are frequently used in text messaging to enhance intercultural dialogue. Emojis are increasingly being used by users of social media sites like Twitter and Instagram in their text messages to express broader emotions that are frequently challenging to express in words alone. Combining text and emojis to express emotion has become a crucial part of how people communicate in the twenty-first century. In order to ascertain the connection between these text messages and the emojis used in them, a problem statement has been developed. In this study, we offer a technique for anticipating several emojis for a given text-based tweet message. Three modules make up the suggested model. The given text data is preprocessed in the first module, the model on which the data is trained is in the second, and a multi-class classifier is used in the third module to predict the emojis that the given text would evoke. This proposed deep neural network model aims to understand the underlying semantics of a text sentence using natural language processing techniques in order to predict appropriate emojis. Experiments performed utilizing a sizable data collection of Twitter-sourced real-world emoji usage.","author":[{"dropping-particle":"","family":"Shobana","given":"J.","non-dropping-particle":"","parse-names":false,"suffix":""},{"dropping-particle":"","family":"Amudha","given":"S.","non-dropping-particle":"","parse-names":false,"suffix":""},{"dropping-particle":"","family":"Siva Kumar","given":"A.","non-dropping-particle":"","parse-names":false,"suffix":""}],"container-title":"3rd International Conference on Power, Energy, Control and Transmission Systems, ICPECTS 2022 - Proceedings","id":"ITEM-1","issued":{"date-parts":[["2022"]]},"page":"1-8","publisher":"IEEE","title":"Emoji Anticipation and Prediction Using Deep Neural Network Model","type":"article-journal"},"uris":["http://www.mendeley.com/documents/?uuid=878d44af-a5a1-47b9-bc01-d1f9b22180b9"]}],"mendeley":{"formattedCitation":"[22]","plainTextFormattedCitation":"[22]","previouslyFormattedCitation":"[2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2]</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hobana, </w:t>
      </w:r>
      <w:r w:rsidR="003842F7" w:rsidRPr="00275DDE">
        <w:rPr>
          <w:rFonts w:ascii="Times New Roman" w:hAnsi="Times New Roman" w:cs="Times New Roman"/>
          <w:sz w:val="24"/>
          <w:szCs w:val="24"/>
        </w:rPr>
        <w:t>J.</w:t>
      </w:r>
      <w:r w:rsidR="003842F7" w:rsidRPr="00207E85">
        <w:rPr>
          <w:rFonts w:ascii="Times New Roman" w:hAnsi="Times New Roman" w:cs="Times New Roman"/>
          <w:sz w:val="24"/>
          <w:szCs w:val="24"/>
        </w:rPr>
        <w:t xml:space="preserve"> Amudha</w:t>
      </w:r>
      <w:r w:rsidRPr="00207E85">
        <w:rPr>
          <w:rFonts w:ascii="Times New Roman" w:hAnsi="Times New Roman" w:cs="Times New Roman"/>
          <w:sz w:val="24"/>
          <w:szCs w:val="24"/>
        </w:rPr>
        <w:t xml:space="preserve">, </w:t>
      </w:r>
      <w:r w:rsidR="003842F7" w:rsidRPr="00207E85">
        <w:rPr>
          <w:rFonts w:ascii="Times New Roman" w:hAnsi="Times New Roman" w:cs="Times New Roman"/>
          <w:sz w:val="24"/>
          <w:szCs w:val="24"/>
        </w:rPr>
        <w:t>S.</w:t>
      </w:r>
      <w:r w:rsidR="003842F7" w:rsidRPr="00275DDE">
        <w:rPr>
          <w:rFonts w:ascii="Times New Roman" w:hAnsi="Times New Roman" w:cs="Times New Roman"/>
          <w:sz w:val="24"/>
          <w:szCs w:val="24"/>
        </w:rPr>
        <w:t xml:space="preserve"> Siva</w:t>
      </w:r>
      <w:r w:rsidRPr="00275DDE">
        <w:rPr>
          <w:rFonts w:ascii="Times New Roman" w:hAnsi="Times New Roman" w:cs="Times New Roman"/>
          <w:sz w:val="24"/>
          <w:szCs w:val="24"/>
        </w:rPr>
        <w:t xml:space="preserve"> Kumar, A.” Emoji Anticipation and Prediction Using Deep Neural Network Model” 10.1109/ICPECTS56089.2022.10047692</w:t>
      </w:r>
    </w:p>
    <w:p w14:paraId="553D4C60" w14:textId="77777777" w:rsidR="00D35762" w:rsidRPr="00275DDE" w:rsidRDefault="00D35762" w:rsidP="00E952F2">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WIECON-ECE52138.2020.9397933","ISBN":"9780738131443","abstract":"Emojis are like small icons or images used to express our sentiments or feelings via text messages. They are extensively used in different social media platforms like Facebook, Twitter, Instagram etc. We considered hand-drawn emojis to classify them into 8 classes in this research paper. Hand-drawn emojis are the emojis drawn in any digital platform or in just a paper with a pen. This paper will enable the users to classify the hand-drawn emojis so that they could use them in any social media without any confusion. We made a local dataset of 500 images for each class summing a total of 4000 images of hand-drawn emojis. We presented a system which could recognise and classify the emojis into 8 classes with a convolutional neural network model. The model could favorably recognise as well as classify the hand-drawn emojis with an accuracy of 97%. Some pre-trained CNN models like VGG16, VGG19, ResNet50, MobileNetV2, InceptionV3 and Xception are also trained on the dataset to compare the accuracy and check whether they are better than the proposed one. On the other hand, machine learning models like SVM, Random Forest, Adaboost, Decision Tree and XGboost are also implemented on the dataset.","author":[{"dropping-particle":"","family":"Akter","given":"Mehenika","non-dropping-particle":"","parse-names":false,"suffix":""},{"dropping-particle":"","family":"Hossain","given":"Mohammad Shahadat","non-dropping-particle":"","parse-names":false,"suffix":""},{"dropping-particle":"","family":"Andersson","given":"Karl","non-dropping-particle":"","parse-names":false,"suffix":""}],"container-title":"Proceedings of 2020 IEEE International Women in Engineering (WIE) Conference on Electrical and Computer Engineering, WIECON-ECE 2020","id":"ITEM-1","issued":{"date-parts":[["2020"]]},"page":"147-152","title":"Hand-Drawn Emoji Recognition using Convolutional Neural Network","type":"article-journal"},"uris":["http://www.mendeley.com/documents/?uuid=d3cf6fe0-80be-4f7e-8d0b-96185bc9dcf4"]}],"mendeley":{"formattedCitation":"[23]","plainTextFormattedCitation":"[23]","previouslyFormattedCitation":"[2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3]</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Akter, </w:t>
      </w:r>
      <w:proofErr w:type="spellStart"/>
      <w:r w:rsidRPr="00275DDE">
        <w:rPr>
          <w:rFonts w:ascii="Times New Roman" w:hAnsi="Times New Roman" w:cs="Times New Roman"/>
          <w:sz w:val="24"/>
          <w:szCs w:val="24"/>
        </w:rPr>
        <w:t>Mehenika</w:t>
      </w:r>
      <w:proofErr w:type="spellEnd"/>
      <w:r w:rsidRPr="00275DDE">
        <w:rPr>
          <w:rFonts w:ascii="Times New Roman" w:hAnsi="Times New Roman" w:cs="Times New Roman"/>
          <w:sz w:val="24"/>
          <w:szCs w:val="24"/>
        </w:rPr>
        <w:t xml:space="preserve"> </w:t>
      </w:r>
      <w:r w:rsidRPr="00207E85">
        <w:rPr>
          <w:rFonts w:ascii="Times New Roman" w:hAnsi="Times New Roman" w:cs="Times New Roman"/>
          <w:sz w:val="24"/>
          <w:szCs w:val="24"/>
        </w:rPr>
        <w:t>Hossain, Mohammad Shahadat</w:t>
      </w:r>
      <w:r w:rsidRPr="00275DDE">
        <w:rPr>
          <w:rFonts w:ascii="Times New Roman" w:hAnsi="Times New Roman" w:cs="Times New Roman"/>
          <w:sz w:val="24"/>
          <w:szCs w:val="24"/>
        </w:rPr>
        <w:t xml:space="preserve"> Andersson, Karl” Hand-Drawn Emoji Recognition using Convolutional Neural Network” 10.1109/WIECON-ECE52138.2020.9397933</w:t>
      </w:r>
    </w:p>
    <w:p w14:paraId="5A302541" w14:textId="1CBABC0F" w:rsidR="00691BC7" w:rsidRPr="00275DDE" w:rsidRDefault="00691BC7" w:rsidP="00275DDE">
      <w:pPr>
        <w:spacing w:line="360" w:lineRule="auto"/>
        <w:jc w:val="both"/>
        <w:rPr>
          <w:rFonts w:ascii="Times New Roman" w:hAnsi="Times New Roman" w:cs="Times New Roman"/>
          <w:sz w:val="24"/>
          <w:szCs w:val="24"/>
        </w:rPr>
      </w:pPr>
    </w:p>
    <w:sectPr w:rsidR="00691BC7" w:rsidRPr="00275DDE" w:rsidSect="009F3C88">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411234" w14:textId="77777777" w:rsidR="00AF53D6" w:rsidRDefault="00AF53D6" w:rsidP="006702E1">
      <w:pPr>
        <w:spacing w:after="0" w:line="240" w:lineRule="auto"/>
      </w:pPr>
      <w:r>
        <w:separator/>
      </w:r>
    </w:p>
  </w:endnote>
  <w:endnote w:type="continuationSeparator" w:id="0">
    <w:p w14:paraId="6FFA94CA" w14:textId="77777777" w:rsidR="00AF53D6" w:rsidRDefault="00AF53D6" w:rsidP="00670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5876567"/>
      <w:docPartObj>
        <w:docPartGallery w:val="Page Numbers (Bottom of Page)"/>
        <w:docPartUnique/>
      </w:docPartObj>
    </w:sdtPr>
    <w:sdtEndPr>
      <w:rPr>
        <w:noProof/>
      </w:rPr>
    </w:sdtEndPr>
    <w:sdtContent>
      <w:p w14:paraId="786695AC" w14:textId="46B9D5F8" w:rsidR="008705C0" w:rsidRDefault="008705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FD1D3" w14:textId="77777777" w:rsidR="006702E1" w:rsidRDefault="006702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20971C" w14:textId="77777777" w:rsidR="00AF53D6" w:rsidRDefault="00AF53D6" w:rsidP="006702E1">
      <w:pPr>
        <w:spacing w:after="0" w:line="240" w:lineRule="auto"/>
      </w:pPr>
      <w:r>
        <w:separator/>
      </w:r>
    </w:p>
  </w:footnote>
  <w:footnote w:type="continuationSeparator" w:id="0">
    <w:p w14:paraId="3B2EAC59" w14:textId="77777777" w:rsidR="00AF53D6" w:rsidRDefault="00AF53D6" w:rsidP="006702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5784C"/>
    <w:multiLevelType w:val="hybridMultilevel"/>
    <w:tmpl w:val="6ABE830A"/>
    <w:lvl w:ilvl="0" w:tplc="326A528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56975BE"/>
    <w:multiLevelType w:val="hybridMultilevel"/>
    <w:tmpl w:val="3D764BDE"/>
    <w:lvl w:ilvl="0" w:tplc="F5660BAC">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2AD44C0D"/>
    <w:multiLevelType w:val="hybridMultilevel"/>
    <w:tmpl w:val="D726630E"/>
    <w:lvl w:ilvl="0" w:tplc="6422F50E">
      <w:start w:val="4"/>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9227BD2"/>
    <w:multiLevelType w:val="hybridMultilevel"/>
    <w:tmpl w:val="4CA4C6E8"/>
    <w:lvl w:ilvl="0" w:tplc="FE4A00E2">
      <w:start w:val="4"/>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D687B49"/>
    <w:multiLevelType w:val="multilevel"/>
    <w:tmpl w:val="A62C7F30"/>
    <w:lvl w:ilvl="0">
      <w:start w:val="1"/>
      <w:numFmt w:val="decimal"/>
      <w:lvlText w:val="%1."/>
      <w:lvlJc w:val="left"/>
      <w:pPr>
        <w:ind w:left="360" w:hanging="360"/>
      </w:pPr>
    </w:lvl>
    <w:lvl w:ilvl="1">
      <w:start w:val="4"/>
      <w:numFmt w:val="decimal"/>
      <w:isLgl/>
      <w:lvlText w:val="%1.%2"/>
      <w:lvlJc w:val="left"/>
      <w:pPr>
        <w:ind w:left="72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5" w15:restartNumberingAfterBreak="0">
    <w:nsid w:val="523B6419"/>
    <w:multiLevelType w:val="hybridMultilevel"/>
    <w:tmpl w:val="2E80440E"/>
    <w:lvl w:ilvl="0" w:tplc="E7D69FF0">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BF809CD"/>
    <w:multiLevelType w:val="hybridMultilevel"/>
    <w:tmpl w:val="60AC3CE8"/>
    <w:lvl w:ilvl="0" w:tplc="CED2DAEE">
      <w:start w:val="4"/>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687263F"/>
    <w:multiLevelType w:val="hybridMultilevel"/>
    <w:tmpl w:val="65643148"/>
    <w:lvl w:ilvl="0" w:tplc="BE8A475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206061661">
    <w:abstractNumId w:val="4"/>
  </w:num>
  <w:num w:numId="2" w16cid:durableId="93942540">
    <w:abstractNumId w:val="7"/>
  </w:num>
  <w:num w:numId="3" w16cid:durableId="1848790060">
    <w:abstractNumId w:val="5"/>
  </w:num>
  <w:num w:numId="4" w16cid:durableId="1144201558">
    <w:abstractNumId w:val="0"/>
  </w:num>
  <w:num w:numId="5" w16cid:durableId="550385640">
    <w:abstractNumId w:val="3"/>
  </w:num>
  <w:num w:numId="6" w16cid:durableId="1677347141">
    <w:abstractNumId w:val="2"/>
  </w:num>
  <w:num w:numId="7" w16cid:durableId="734737153">
    <w:abstractNumId w:val="6"/>
  </w:num>
  <w:num w:numId="8" w16cid:durableId="14424145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B86"/>
    <w:rsid w:val="00003B27"/>
    <w:rsid w:val="000102A7"/>
    <w:rsid w:val="00013E03"/>
    <w:rsid w:val="00014492"/>
    <w:rsid w:val="0001678B"/>
    <w:rsid w:val="00020099"/>
    <w:rsid w:val="00022D5A"/>
    <w:rsid w:val="000250E9"/>
    <w:rsid w:val="00027FCC"/>
    <w:rsid w:val="00030A20"/>
    <w:rsid w:val="00046106"/>
    <w:rsid w:val="00065D40"/>
    <w:rsid w:val="00066841"/>
    <w:rsid w:val="00082308"/>
    <w:rsid w:val="0008502D"/>
    <w:rsid w:val="000A2B86"/>
    <w:rsid w:val="000A70B7"/>
    <w:rsid w:val="000A723E"/>
    <w:rsid w:val="000B5188"/>
    <w:rsid w:val="000C4265"/>
    <w:rsid w:val="000C5476"/>
    <w:rsid w:val="000C6490"/>
    <w:rsid w:val="000F4531"/>
    <w:rsid w:val="000F7CEE"/>
    <w:rsid w:val="001053BC"/>
    <w:rsid w:val="00173D8F"/>
    <w:rsid w:val="00175C04"/>
    <w:rsid w:val="001905D7"/>
    <w:rsid w:val="001A1627"/>
    <w:rsid w:val="001B400F"/>
    <w:rsid w:val="001C1DA4"/>
    <w:rsid w:val="001C2A54"/>
    <w:rsid w:val="001C4B50"/>
    <w:rsid w:val="001C5E9C"/>
    <w:rsid w:val="001D709F"/>
    <w:rsid w:val="001E2576"/>
    <w:rsid w:val="001F2CEF"/>
    <w:rsid w:val="00202BD4"/>
    <w:rsid w:val="002056EC"/>
    <w:rsid w:val="00215F98"/>
    <w:rsid w:val="0021703B"/>
    <w:rsid w:val="00230AF2"/>
    <w:rsid w:val="002429C2"/>
    <w:rsid w:val="00245F94"/>
    <w:rsid w:val="0025528C"/>
    <w:rsid w:val="00255DC6"/>
    <w:rsid w:val="002567AC"/>
    <w:rsid w:val="00275DDE"/>
    <w:rsid w:val="00292A2D"/>
    <w:rsid w:val="002956DC"/>
    <w:rsid w:val="002A7779"/>
    <w:rsid w:val="002C21D5"/>
    <w:rsid w:val="002C52EC"/>
    <w:rsid w:val="002E2175"/>
    <w:rsid w:val="00300917"/>
    <w:rsid w:val="00357981"/>
    <w:rsid w:val="0036292B"/>
    <w:rsid w:val="0036376D"/>
    <w:rsid w:val="003644C9"/>
    <w:rsid w:val="0038039B"/>
    <w:rsid w:val="003842F7"/>
    <w:rsid w:val="00390762"/>
    <w:rsid w:val="003A17E3"/>
    <w:rsid w:val="003B32F0"/>
    <w:rsid w:val="003D0BC8"/>
    <w:rsid w:val="003E0F2C"/>
    <w:rsid w:val="004156B7"/>
    <w:rsid w:val="004225A1"/>
    <w:rsid w:val="00424B14"/>
    <w:rsid w:val="00436284"/>
    <w:rsid w:val="00436757"/>
    <w:rsid w:val="004506F7"/>
    <w:rsid w:val="00454D49"/>
    <w:rsid w:val="00457A12"/>
    <w:rsid w:val="00465247"/>
    <w:rsid w:val="00465AF4"/>
    <w:rsid w:val="00471EB7"/>
    <w:rsid w:val="00487B37"/>
    <w:rsid w:val="004939C2"/>
    <w:rsid w:val="004976AD"/>
    <w:rsid w:val="004C0534"/>
    <w:rsid w:val="004C2475"/>
    <w:rsid w:val="004D1AB1"/>
    <w:rsid w:val="004E2F79"/>
    <w:rsid w:val="004E6F88"/>
    <w:rsid w:val="00501BE2"/>
    <w:rsid w:val="005103F4"/>
    <w:rsid w:val="00532F26"/>
    <w:rsid w:val="0053485B"/>
    <w:rsid w:val="00560436"/>
    <w:rsid w:val="005634B3"/>
    <w:rsid w:val="0056359F"/>
    <w:rsid w:val="0056522F"/>
    <w:rsid w:val="00575F85"/>
    <w:rsid w:val="0058154B"/>
    <w:rsid w:val="00586A54"/>
    <w:rsid w:val="00597931"/>
    <w:rsid w:val="005A23D7"/>
    <w:rsid w:val="005A5FD9"/>
    <w:rsid w:val="005D1C2B"/>
    <w:rsid w:val="005F5B38"/>
    <w:rsid w:val="00605861"/>
    <w:rsid w:val="00614D39"/>
    <w:rsid w:val="006606BB"/>
    <w:rsid w:val="006702E1"/>
    <w:rsid w:val="00685C7E"/>
    <w:rsid w:val="00691BC7"/>
    <w:rsid w:val="00691DAC"/>
    <w:rsid w:val="006B6BEA"/>
    <w:rsid w:val="006F40FF"/>
    <w:rsid w:val="00714A29"/>
    <w:rsid w:val="00731072"/>
    <w:rsid w:val="007327B7"/>
    <w:rsid w:val="007425FF"/>
    <w:rsid w:val="0075066A"/>
    <w:rsid w:val="007518CB"/>
    <w:rsid w:val="00777A25"/>
    <w:rsid w:val="00784C84"/>
    <w:rsid w:val="007A08E8"/>
    <w:rsid w:val="007C1AF5"/>
    <w:rsid w:val="007F3D58"/>
    <w:rsid w:val="00816333"/>
    <w:rsid w:val="008174DB"/>
    <w:rsid w:val="008215DD"/>
    <w:rsid w:val="00842CC6"/>
    <w:rsid w:val="00844D33"/>
    <w:rsid w:val="008640DA"/>
    <w:rsid w:val="008705C0"/>
    <w:rsid w:val="0087630B"/>
    <w:rsid w:val="008C5C1A"/>
    <w:rsid w:val="008D4951"/>
    <w:rsid w:val="008E252C"/>
    <w:rsid w:val="008F7CF5"/>
    <w:rsid w:val="00905902"/>
    <w:rsid w:val="0091305E"/>
    <w:rsid w:val="00915B2D"/>
    <w:rsid w:val="00925774"/>
    <w:rsid w:val="009464A2"/>
    <w:rsid w:val="009672EB"/>
    <w:rsid w:val="00971BEE"/>
    <w:rsid w:val="0097311C"/>
    <w:rsid w:val="00976CE9"/>
    <w:rsid w:val="00983928"/>
    <w:rsid w:val="009A25F4"/>
    <w:rsid w:val="009B77B0"/>
    <w:rsid w:val="009C5F00"/>
    <w:rsid w:val="009E4A89"/>
    <w:rsid w:val="009F3C88"/>
    <w:rsid w:val="00A13EDF"/>
    <w:rsid w:val="00A261E2"/>
    <w:rsid w:val="00A44CE4"/>
    <w:rsid w:val="00A51F9B"/>
    <w:rsid w:val="00A52722"/>
    <w:rsid w:val="00A80069"/>
    <w:rsid w:val="00A80360"/>
    <w:rsid w:val="00A93E73"/>
    <w:rsid w:val="00AA3F51"/>
    <w:rsid w:val="00AB260B"/>
    <w:rsid w:val="00AB3FB9"/>
    <w:rsid w:val="00AD6F3F"/>
    <w:rsid w:val="00AE2EBE"/>
    <w:rsid w:val="00AE44EB"/>
    <w:rsid w:val="00AF1EB8"/>
    <w:rsid w:val="00AF43FA"/>
    <w:rsid w:val="00AF53D6"/>
    <w:rsid w:val="00B37D23"/>
    <w:rsid w:val="00B547E4"/>
    <w:rsid w:val="00B67A86"/>
    <w:rsid w:val="00B95161"/>
    <w:rsid w:val="00BC21D3"/>
    <w:rsid w:val="00BC308E"/>
    <w:rsid w:val="00BC69AF"/>
    <w:rsid w:val="00BD0136"/>
    <w:rsid w:val="00BD4384"/>
    <w:rsid w:val="00BE79EA"/>
    <w:rsid w:val="00C128BA"/>
    <w:rsid w:val="00C2056A"/>
    <w:rsid w:val="00C449A6"/>
    <w:rsid w:val="00C60384"/>
    <w:rsid w:val="00C64415"/>
    <w:rsid w:val="00C74351"/>
    <w:rsid w:val="00C94021"/>
    <w:rsid w:val="00CA685A"/>
    <w:rsid w:val="00CC0093"/>
    <w:rsid w:val="00CD33FB"/>
    <w:rsid w:val="00CE414C"/>
    <w:rsid w:val="00CF69B0"/>
    <w:rsid w:val="00CF70E4"/>
    <w:rsid w:val="00D04125"/>
    <w:rsid w:val="00D26AB1"/>
    <w:rsid w:val="00D31FB6"/>
    <w:rsid w:val="00D35762"/>
    <w:rsid w:val="00D434D3"/>
    <w:rsid w:val="00D53454"/>
    <w:rsid w:val="00D62445"/>
    <w:rsid w:val="00D71BAB"/>
    <w:rsid w:val="00D7374C"/>
    <w:rsid w:val="00D74A2B"/>
    <w:rsid w:val="00D8014F"/>
    <w:rsid w:val="00D915C1"/>
    <w:rsid w:val="00D94CBC"/>
    <w:rsid w:val="00DA3018"/>
    <w:rsid w:val="00DA4590"/>
    <w:rsid w:val="00DB7F3D"/>
    <w:rsid w:val="00DC5529"/>
    <w:rsid w:val="00DE2567"/>
    <w:rsid w:val="00DE4585"/>
    <w:rsid w:val="00E02E88"/>
    <w:rsid w:val="00E07D64"/>
    <w:rsid w:val="00E139A5"/>
    <w:rsid w:val="00E263C1"/>
    <w:rsid w:val="00E5169D"/>
    <w:rsid w:val="00E57C74"/>
    <w:rsid w:val="00E72B5D"/>
    <w:rsid w:val="00E82449"/>
    <w:rsid w:val="00E876CD"/>
    <w:rsid w:val="00E947C3"/>
    <w:rsid w:val="00E952F2"/>
    <w:rsid w:val="00EA6F76"/>
    <w:rsid w:val="00EB5421"/>
    <w:rsid w:val="00EB7923"/>
    <w:rsid w:val="00EE224B"/>
    <w:rsid w:val="00EF6167"/>
    <w:rsid w:val="00EF7DC0"/>
    <w:rsid w:val="00F0322A"/>
    <w:rsid w:val="00F16AE1"/>
    <w:rsid w:val="00F2480F"/>
    <w:rsid w:val="00F309EE"/>
    <w:rsid w:val="00F43C7C"/>
    <w:rsid w:val="00F6614B"/>
    <w:rsid w:val="00F854F3"/>
    <w:rsid w:val="00F92F53"/>
    <w:rsid w:val="00FC288F"/>
    <w:rsid w:val="00FF0556"/>
    <w:rsid w:val="00FF1A1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EAD43"/>
  <w15:chartTrackingRefBased/>
  <w15:docId w15:val="{B9C130E3-5BAC-43FC-BA35-C2D5C1C23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05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next w:val="Normal"/>
    <w:link w:val="Heading2Char"/>
    <w:uiPriority w:val="9"/>
    <w:unhideWhenUsed/>
    <w:qFormat/>
    <w:rsid w:val="000A2B86"/>
    <w:pPr>
      <w:keepNext/>
      <w:keepLines/>
      <w:spacing w:after="0"/>
      <w:ind w:left="10" w:hanging="10"/>
      <w:outlineLvl w:val="1"/>
    </w:pPr>
    <w:rPr>
      <w:rFonts w:ascii="Calibri" w:eastAsia="Calibri" w:hAnsi="Calibri" w:cs="Calibri"/>
      <w:i/>
      <w:color w:val="000000"/>
      <w:sz w:val="20"/>
      <w:lang w:eastAsia="en-IN"/>
    </w:rPr>
  </w:style>
  <w:style w:type="paragraph" w:styleId="Heading3">
    <w:name w:val="heading 3"/>
    <w:basedOn w:val="Normal"/>
    <w:next w:val="Normal"/>
    <w:link w:val="Heading3Char"/>
    <w:uiPriority w:val="9"/>
    <w:semiHidden/>
    <w:unhideWhenUsed/>
    <w:qFormat/>
    <w:rsid w:val="001C1D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A2B86"/>
    <w:rPr>
      <w:rFonts w:ascii="Calibri" w:eastAsia="Calibri" w:hAnsi="Calibri" w:cs="Calibri"/>
      <w:i/>
      <w:color w:val="000000"/>
      <w:sz w:val="20"/>
      <w:lang w:eastAsia="en-IN"/>
    </w:rPr>
  </w:style>
  <w:style w:type="paragraph" w:styleId="Header">
    <w:name w:val="header"/>
    <w:basedOn w:val="Normal"/>
    <w:link w:val="HeaderChar"/>
    <w:uiPriority w:val="99"/>
    <w:unhideWhenUsed/>
    <w:rsid w:val="006702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02E1"/>
  </w:style>
  <w:style w:type="paragraph" w:styleId="Footer">
    <w:name w:val="footer"/>
    <w:basedOn w:val="Normal"/>
    <w:link w:val="FooterChar"/>
    <w:uiPriority w:val="99"/>
    <w:unhideWhenUsed/>
    <w:rsid w:val="006702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02E1"/>
  </w:style>
  <w:style w:type="table" w:styleId="TableGrid">
    <w:name w:val="Table Grid"/>
    <w:basedOn w:val="TableNormal"/>
    <w:uiPriority w:val="39"/>
    <w:qFormat/>
    <w:rsid w:val="006702E1"/>
    <w:pPr>
      <w:spacing w:after="0" w:line="240" w:lineRule="auto"/>
    </w:pPr>
    <w:rPr>
      <w:rFonts w:ascii="Arial" w:eastAsia="Arial" w:hAnsi="Arial" w:cs="Arial"/>
      <w:kern w:val="0"/>
      <w:lang w:val="en-GB"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05C0"/>
    <w:pPr>
      <w:ind w:left="720"/>
      <w:contextualSpacing/>
    </w:pPr>
  </w:style>
  <w:style w:type="paragraph" w:styleId="BodyText">
    <w:name w:val="Body Text"/>
    <w:basedOn w:val="Normal"/>
    <w:link w:val="BodyTextChar"/>
    <w:uiPriority w:val="1"/>
    <w:qFormat/>
    <w:rsid w:val="008705C0"/>
    <w:pPr>
      <w:widowControl w:val="0"/>
      <w:autoSpaceDE w:val="0"/>
      <w:autoSpaceDN w:val="0"/>
      <w:spacing w:after="0" w:line="240" w:lineRule="auto"/>
      <w:jc w:val="both"/>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8705C0"/>
    <w:rPr>
      <w:rFonts w:ascii="Times New Roman" w:eastAsia="Times New Roman" w:hAnsi="Times New Roman" w:cs="Times New Roman"/>
      <w:kern w:val="0"/>
      <w:sz w:val="24"/>
      <w:szCs w:val="24"/>
      <w:lang w:val="en-US"/>
      <w14:ligatures w14:val="none"/>
    </w:rPr>
  </w:style>
  <w:style w:type="character" w:customStyle="1" w:styleId="Heading1Char">
    <w:name w:val="Heading 1 Char"/>
    <w:basedOn w:val="DefaultParagraphFont"/>
    <w:link w:val="Heading1"/>
    <w:uiPriority w:val="9"/>
    <w:rsid w:val="008705C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C1DA4"/>
    <w:rPr>
      <w:rFonts w:asciiTheme="majorHAnsi" w:eastAsiaTheme="majorEastAsia" w:hAnsiTheme="majorHAnsi" w:cstheme="majorBidi"/>
      <w:color w:val="1F3763" w:themeColor="accent1" w:themeShade="7F"/>
      <w:sz w:val="24"/>
      <w:szCs w:val="24"/>
    </w:rPr>
  </w:style>
  <w:style w:type="paragraph" w:customStyle="1" w:styleId="TableParagraph">
    <w:name w:val="Table Paragraph"/>
    <w:basedOn w:val="Normal"/>
    <w:uiPriority w:val="1"/>
    <w:qFormat/>
    <w:rsid w:val="00DE4585"/>
    <w:pPr>
      <w:widowControl w:val="0"/>
      <w:autoSpaceDE w:val="0"/>
      <w:autoSpaceDN w:val="0"/>
      <w:spacing w:before="143" w:after="0" w:line="240" w:lineRule="auto"/>
    </w:pPr>
    <w:rPr>
      <w:rFonts w:ascii="Times New Roman" w:eastAsia="Times New Roman" w:hAnsi="Times New Roman" w:cs="Times New Roman"/>
      <w:kern w:val="0"/>
      <w:lang w:val="en-US"/>
      <w14:ligatures w14:val="none"/>
    </w:rPr>
  </w:style>
  <w:style w:type="paragraph" w:styleId="NormalWeb">
    <w:name w:val="Normal (Web)"/>
    <w:basedOn w:val="Normal"/>
    <w:uiPriority w:val="99"/>
    <w:semiHidden/>
    <w:unhideWhenUsed/>
    <w:rsid w:val="005A23D7"/>
    <w:rPr>
      <w:rFonts w:ascii="Times New Roman" w:hAnsi="Times New Roman" w:cs="Times New Roman"/>
      <w:sz w:val="24"/>
      <w:szCs w:val="24"/>
    </w:rPr>
  </w:style>
  <w:style w:type="paragraph" w:styleId="Title">
    <w:name w:val="Title"/>
    <w:basedOn w:val="Normal"/>
    <w:next w:val="Normal"/>
    <w:link w:val="TitleChar"/>
    <w:uiPriority w:val="10"/>
    <w:qFormat/>
    <w:rsid w:val="009464A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64A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5689">
      <w:bodyDiv w:val="1"/>
      <w:marLeft w:val="0"/>
      <w:marRight w:val="0"/>
      <w:marTop w:val="0"/>
      <w:marBottom w:val="0"/>
      <w:divBdr>
        <w:top w:val="none" w:sz="0" w:space="0" w:color="auto"/>
        <w:left w:val="none" w:sz="0" w:space="0" w:color="auto"/>
        <w:bottom w:val="none" w:sz="0" w:space="0" w:color="auto"/>
        <w:right w:val="none" w:sz="0" w:space="0" w:color="auto"/>
      </w:divBdr>
    </w:div>
    <w:div w:id="43407279">
      <w:bodyDiv w:val="1"/>
      <w:marLeft w:val="0"/>
      <w:marRight w:val="0"/>
      <w:marTop w:val="0"/>
      <w:marBottom w:val="0"/>
      <w:divBdr>
        <w:top w:val="none" w:sz="0" w:space="0" w:color="auto"/>
        <w:left w:val="none" w:sz="0" w:space="0" w:color="auto"/>
        <w:bottom w:val="none" w:sz="0" w:space="0" w:color="auto"/>
        <w:right w:val="none" w:sz="0" w:space="0" w:color="auto"/>
      </w:divBdr>
    </w:div>
    <w:div w:id="152181473">
      <w:bodyDiv w:val="1"/>
      <w:marLeft w:val="0"/>
      <w:marRight w:val="0"/>
      <w:marTop w:val="0"/>
      <w:marBottom w:val="0"/>
      <w:divBdr>
        <w:top w:val="none" w:sz="0" w:space="0" w:color="auto"/>
        <w:left w:val="none" w:sz="0" w:space="0" w:color="auto"/>
        <w:bottom w:val="none" w:sz="0" w:space="0" w:color="auto"/>
        <w:right w:val="none" w:sz="0" w:space="0" w:color="auto"/>
      </w:divBdr>
    </w:div>
    <w:div w:id="158423613">
      <w:bodyDiv w:val="1"/>
      <w:marLeft w:val="0"/>
      <w:marRight w:val="0"/>
      <w:marTop w:val="0"/>
      <w:marBottom w:val="0"/>
      <w:divBdr>
        <w:top w:val="none" w:sz="0" w:space="0" w:color="auto"/>
        <w:left w:val="none" w:sz="0" w:space="0" w:color="auto"/>
        <w:bottom w:val="none" w:sz="0" w:space="0" w:color="auto"/>
        <w:right w:val="none" w:sz="0" w:space="0" w:color="auto"/>
      </w:divBdr>
    </w:div>
    <w:div w:id="184095058">
      <w:bodyDiv w:val="1"/>
      <w:marLeft w:val="0"/>
      <w:marRight w:val="0"/>
      <w:marTop w:val="0"/>
      <w:marBottom w:val="0"/>
      <w:divBdr>
        <w:top w:val="none" w:sz="0" w:space="0" w:color="auto"/>
        <w:left w:val="none" w:sz="0" w:space="0" w:color="auto"/>
        <w:bottom w:val="none" w:sz="0" w:space="0" w:color="auto"/>
        <w:right w:val="none" w:sz="0" w:space="0" w:color="auto"/>
      </w:divBdr>
    </w:div>
    <w:div w:id="190807919">
      <w:bodyDiv w:val="1"/>
      <w:marLeft w:val="0"/>
      <w:marRight w:val="0"/>
      <w:marTop w:val="0"/>
      <w:marBottom w:val="0"/>
      <w:divBdr>
        <w:top w:val="none" w:sz="0" w:space="0" w:color="auto"/>
        <w:left w:val="none" w:sz="0" w:space="0" w:color="auto"/>
        <w:bottom w:val="none" w:sz="0" w:space="0" w:color="auto"/>
        <w:right w:val="none" w:sz="0" w:space="0" w:color="auto"/>
      </w:divBdr>
      <w:divsChild>
        <w:div w:id="259029267">
          <w:marLeft w:val="0"/>
          <w:marRight w:val="0"/>
          <w:marTop w:val="0"/>
          <w:marBottom w:val="0"/>
          <w:divBdr>
            <w:top w:val="none" w:sz="0" w:space="0" w:color="auto"/>
            <w:left w:val="none" w:sz="0" w:space="0" w:color="auto"/>
            <w:bottom w:val="none" w:sz="0" w:space="0" w:color="auto"/>
            <w:right w:val="none" w:sz="0" w:space="0" w:color="auto"/>
          </w:divBdr>
          <w:divsChild>
            <w:div w:id="918752661">
              <w:marLeft w:val="0"/>
              <w:marRight w:val="0"/>
              <w:marTop w:val="0"/>
              <w:marBottom w:val="0"/>
              <w:divBdr>
                <w:top w:val="none" w:sz="0" w:space="0" w:color="auto"/>
                <w:left w:val="none" w:sz="0" w:space="0" w:color="auto"/>
                <w:bottom w:val="none" w:sz="0" w:space="0" w:color="auto"/>
                <w:right w:val="none" w:sz="0" w:space="0" w:color="auto"/>
              </w:divBdr>
              <w:divsChild>
                <w:div w:id="1993436926">
                  <w:marLeft w:val="0"/>
                  <w:marRight w:val="0"/>
                  <w:marTop w:val="0"/>
                  <w:marBottom w:val="0"/>
                  <w:divBdr>
                    <w:top w:val="none" w:sz="0" w:space="0" w:color="auto"/>
                    <w:left w:val="none" w:sz="0" w:space="0" w:color="auto"/>
                    <w:bottom w:val="none" w:sz="0" w:space="0" w:color="auto"/>
                    <w:right w:val="none" w:sz="0" w:space="0" w:color="auto"/>
                  </w:divBdr>
                  <w:divsChild>
                    <w:div w:id="1081564089">
                      <w:marLeft w:val="0"/>
                      <w:marRight w:val="0"/>
                      <w:marTop w:val="0"/>
                      <w:marBottom w:val="0"/>
                      <w:divBdr>
                        <w:top w:val="none" w:sz="0" w:space="0" w:color="auto"/>
                        <w:left w:val="none" w:sz="0" w:space="0" w:color="auto"/>
                        <w:bottom w:val="none" w:sz="0" w:space="0" w:color="auto"/>
                        <w:right w:val="none" w:sz="0" w:space="0" w:color="auto"/>
                      </w:divBdr>
                      <w:divsChild>
                        <w:div w:id="1668705182">
                          <w:marLeft w:val="0"/>
                          <w:marRight w:val="0"/>
                          <w:marTop w:val="0"/>
                          <w:marBottom w:val="0"/>
                          <w:divBdr>
                            <w:top w:val="none" w:sz="0" w:space="0" w:color="auto"/>
                            <w:left w:val="none" w:sz="0" w:space="0" w:color="auto"/>
                            <w:bottom w:val="none" w:sz="0" w:space="0" w:color="auto"/>
                            <w:right w:val="none" w:sz="0" w:space="0" w:color="auto"/>
                          </w:divBdr>
                          <w:divsChild>
                            <w:div w:id="2062973660">
                              <w:marLeft w:val="0"/>
                              <w:marRight w:val="0"/>
                              <w:marTop w:val="0"/>
                              <w:marBottom w:val="0"/>
                              <w:divBdr>
                                <w:top w:val="none" w:sz="0" w:space="0" w:color="auto"/>
                                <w:left w:val="none" w:sz="0" w:space="0" w:color="auto"/>
                                <w:bottom w:val="none" w:sz="0" w:space="0" w:color="auto"/>
                                <w:right w:val="none" w:sz="0" w:space="0" w:color="auto"/>
                              </w:divBdr>
                              <w:divsChild>
                                <w:div w:id="1166827967">
                                  <w:marLeft w:val="0"/>
                                  <w:marRight w:val="0"/>
                                  <w:marTop w:val="0"/>
                                  <w:marBottom w:val="0"/>
                                  <w:divBdr>
                                    <w:top w:val="none" w:sz="0" w:space="0" w:color="auto"/>
                                    <w:left w:val="none" w:sz="0" w:space="0" w:color="auto"/>
                                    <w:bottom w:val="none" w:sz="0" w:space="0" w:color="auto"/>
                                    <w:right w:val="none" w:sz="0" w:space="0" w:color="auto"/>
                                  </w:divBdr>
                                  <w:divsChild>
                                    <w:div w:id="525026544">
                                      <w:marLeft w:val="0"/>
                                      <w:marRight w:val="0"/>
                                      <w:marTop w:val="0"/>
                                      <w:marBottom w:val="0"/>
                                      <w:divBdr>
                                        <w:top w:val="none" w:sz="0" w:space="0" w:color="auto"/>
                                        <w:left w:val="none" w:sz="0" w:space="0" w:color="auto"/>
                                        <w:bottom w:val="none" w:sz="0" w:space="0" w:color="auto"/>
                                        <w:right w:val="none" w:sz="0" w:space="0" w:color="auto"/>
                                      </w:divBdr>
                                      <w:divsChild>
                                        <w:div w:id="11234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0040684">
      <w:bodyDiv w:val="1"/>
      <w:marLeft w:val="0"/>
      <w:marRight w:val="0"/>
      <w:marTop w:val="0"/>
      <w:marBottom w:val="0"/>
      <w:divBdr>
        <w:top w:val="none" w:sz="0" w:space="0" w:color="auto"/>
        <w:left w:val="none" w:sz="0" w:space="0" w:color="auto"/>
        <w:bottom w:val="none" w:sz="0" w:space="0" w:color="auto"/>
        <w:right w:val="none" w:sz="0" w:space="0" w:color="auto"/>
      </w:divBdr>
    </w:div>
    <w:div w:id="238178247">
      <w:bodyDiv w:val="1"/>
      <w:marLeft w:val="0"/>
      <w:marRight w:val="0"/>
      <w:marTop w:val="0"/>
      <w:marBottom w:val="0"/>
      <w:divBdr>
        <w:top w:val="none" w:sz="0" w:space="0" w:color="auto"/>
        <w:left w:val="none" w:sz="0" w:space="0" w:color="auto"/>
        <w:bottom w:val="none" w:sz="0" w:space="0" w:color="auto"/>
        <w:right w:val="none" w:sz="0" w:space="0" w:color="auto"/>
      </w:divBdr>
    </w:div>
    <w:div w:id="252126971">
      <w:bodyDiv w:val="1"/>
      <w:marLeft w:val="0"/>
      <w:marRight w:val="0"/>
      <w:marTop w:val="0"/>
      <w:marBottom w:val="0"/>
      <w:divBdr>
        <w:top w:val="none" w:sz="0" w:space="0" w:color="auto"/>
        <w:left w:val="none" w:sz="0" w:space="0" w:color="auto"/>
        <w:bottom w:val="none" w:sz="0" w:space="0" w:color="auto"/>
        <w:right w:val="none" w:sz="0" w:space="0" w:color="auto"/>
      </w:divBdr>
    </w:div>
    <w:div w:id="265503591">
      <w:bodyDiv w:val="1"/>
      <w:marLeft w:val="0"/>
      <w:marRight w:val="0"/>
      <w:marTop w:val="0"/>
      <w:marBottom w:val="0"/>
      <w:divBdr>
        <w:top w:val="none" w:sz="0" w:space="0" w:color="auto"/>
        <w:left w:val="none" w:sz="0" w:space="0" w:color="auto"/>
        <w:bottom w:val="none" w:sz="0" w:space="0" w:color="auto"/>
        <w:right w:val="none" w:sz="0" w:space="0" w:color="auto"/>
      </w:divBdr>
    </w:div>
    <w:div w:id="346057010">
      <w:bodyDiv w:val="1"/>
      <w:marLeft w:val="0"/>
      <w:marRight w:val="0"/>
      <w:marTop w:val="0"/>
      <w:marBottom w:val="0"/>
      <w:divBdr>
        <w:top w:val="none" w:sz="0" w:space="0" w:color="auto"/>
        <w:left w:val="none" w:sz="0" w:space="0" w:color="auto"/>
        <w:bottom w:val="none" w:sz="0" w:space="0" w:color="auto"/>
        <w:right w:val="none" w:sz="0" w:space="0" w:color="auto"/>
      </w:divBdr>
    </w:div>
    <w:div w:id="501508808">
      <w:bodyDiv w:val="1"/>
      <w:marLeft w:val="0"/>
      <w:marRight w:val="0"/>
      <w:marTop w:val="0"/>
      <w:marBottom w:val="0"/>
      <w:divBdr>
        <w:top w:val="none" w:sz="0" w:space="0" w:color="auto"/>
        <w:left w:val="none" w:sz="0" w:space="0" w:color="auto"/>
        <w:bottom w:val="none" w:sz="0" w:space="0" w:color="auto"/>
        <w:right w:val="none" w:sz="0" w:space="0" w:color="auto"/>
      </w:divBdr>
    </w:div>
    <w:div w:id="509833026">
      <w:bodyDiv w:val="1"/>
      <w:marLeft w:val="0"/>
      <w:marRight w:val="0"/>
      <w:marTop w:val="0"/>
      <w:marBottom w:val="0"/>
      <w:divBdr>
        <w:top w:val="none" w:sz="0" w:space="0" w:color="auto"/>
        <w:left w:val="none" w:sz="0" w:space="0" w:color="auto"/>
        <w:bottom w:val="none" w:sz="0" w:space="0" w:color="auto"/>
        <w:right w:val="none" w:sz="0" w:space="0" w:color="auto"/>
      </w:divBdr>
    </w:div>
    <w:div w:id="513112469">
      <w:bodyDiv w:val="1"/>
      <w:marLeft w:val="0"/>
      <w:marRight w:val="0"/>
      <w:marTop w:val="0"/>
      <w:marBottom w:val="0"/>
      <w:divBdr>
        <w:top w:val="none" w:sz="0" w:space="0" w:color="auto"/>
        <w:left w:val="none" w:sz="0" w:space="0" w:color="auto"/>
        <w:bottom w:val="none" w:sz="0" w:space="0" w:color="auto"/>
        <w:right w:val="none" w:sz="0" w:space="0" w:color="auto"/>
      </w:divBdr>
    </w:div>
    <w:div w:id="599484582">
      <w:bodyDiv w:val="1"/>
      <w:marLeft w:val="0"/>
      <w:marRight w:val="0"/>
      <w:marTop w:val="0"/>
      <w:marBottom w:val="0"/>
      <w:divBdr>
        <w:top w:val="none" w:sz="0" w:space="0" w:color="auto"/>
        <w:left w:val="none" w:sz="0" w:space="0" w:color="auto"/>
        <w:bottom w:val="none" w:sz="0" w:space="0" w:color="auto"/>
        <w:right w:val="none" w:sz="0" w:space="0" w:color="auto"/>
      </w:divBdr>
    </w:div>
    <w:div w:id="662898200">
      <w:bodyDiv w:val="1"/>
      <w:marLeft w:val="0"/>
      <w:marRight w:val="0"/>
      <w:marTop w:val="0"/>
      <w:marBottom w:val="0"/>
      <w:divBdr>
        <w:top w:val="none" w:sz="0" w:space="0" w:color="auto"/>
        <w:left w:val="none" w:sz="0" w:space="0" w:color="auto"/>
        <w:bottom w:val="none" w:sz="0" w:space="0" w:color="auto"/>
        <w:right w:val="none" w:sz="0" w:space="0" w:color="auto"/>
      </w:divBdr>
    </w:div>
    <w:div w:id="670988029">
      <w:bodyDiv w:val="1"/>
      <w:marLeft w:val="0"/>
      <w:marRight w:val="0"/>
      <w:marTop w:val="0"/>
      <w:marBottom w:val="0"/>
      <w:divBdr>
        <w:top w:val="none" w:sz="0" w:space="0" w:color="auto"/>
        <w:left w:val="none" w:sz="0" w:space="0" w:color="auto"/>
        <w:bottom w:val="none" w:sz="0" w:space="0" w:color="auto"/>
        <w:right w:val="none" w:sz="0" w:space="0" w:color="auto"/>
      </w:divBdr>
    </w:div>
    <w:div w:id="818038879">
      <w:bodyDiv w:val="1"/>
      <w:marLeft w:val="0"/>
      <w:marRight w:val="0"/>
      <w:marTop w:val="0"/>
      <w:marBottom w:val="0"/>
      <w:divBdr>
        <w:top w:val="none" w:sz="0" w:space="0" w:color="auto"/>
        <w:left w:val="none" w:sz="0" w:space="0" w:color="auto"/>
        <w:bottom w:val="none" w:sz="0" w:space="0" w:color="auto"/>
        <w:right w:val="none" w:sz="0" w:space="0" w:color="auto"/>
      </w:divBdr>
    </w:div>
    <w:div w:id="832724647">
      <w:bodyDiv w:val="1"/>
      <w:marLeft w:val="0"/>
      <w:marRight w:val="0"/>
      <w:marTop w:val="0"/>
      <w:marBottom w:val="0"/>
      <w:divBdr>
        <w:top w:val="none" w:sz="0" w:space="0" w:color="auto"/>
        <w:left w:val="none" w:sz="0" w:space="0" w:color="auto"/>
        <w:bottom w:val="none" w:sz="0" w:space="0" w:color="auto"/>
        <w:right w:val="none" w:sz="0" w:space="0" w:color="auto"/>
      </w:divBdr>
    </w:div>
    <w:div w:id="838229559">
      <w:bodyDiv w:val="1"/>
      <w:marLeft w:val="0"/>
      <w:marRight w:val="0"/>
      <w:marTop w:val="0"/>
      <w:marBottom w:val="0"/>
      <w:divBdr>
        <w:top w:val="none" w:sz="0" w:space="0" w:color="auto"/>
        <w:left w:val="none" w:sz="0" w:space="0" w:color="auto"/>
        <w:bottom w:val="none" w:sz="0" w:space="0" w:color="auto"/>
        <w:right w:val="none" w:sz="0" w:space="0" w:color="auto"/>
      </w:divBdr>
    </w:div>
    <w:div w:id="891506312">
      <w:bodyDiv w:val="1"/>
      <w:marLeft w:val="0"/>
      <w:marRight w:val="0"/>
      <w:marTop w:val="0"/>
      <w:marBottom w:val="0"/>
      <w:divBdr>
        <w:top w:val="none" w:sz="0" w:space="0" w:color="auto"/>
        <w:left w:val="none" w:sz="0" w:space="0" w:color="auto"/>
        <w:bottom w:val="none" w:sz="0" w:space="0" w:color="auto"/>
        <w:right w:val="none" w:sz="0" w:space="0" w:color="auto"/>
      </w:divBdr>
    </w:div>
    <w:div w:id="916864884">
      <w:bodyDiv w:val="1"/>
      <w:marLeft w:val="0"/>
      <w:marRight w:val="0"/>
      <w:marTop w:val="0"/>
      <w:marBottom w:val="0"/>
      <w:divBdr>
        <w:top w:val="none" w:sz="0" w:space="0" w:color="auto"/>
        <w:left w:val="none" w:sz="0" w:space="0" w:color="auto"/>
        <w:bottom w:val="none" w:sz="0" w:space="0" w:color="auto"/>
        <w:right w:val="none" w:sz="0" w:space="0" w:color="auto"/>
      </w:divBdr>
    </w:div>
    <w:div w:id="920413615">
      <w:bodyDiv w:val="1"/>
      <w:marLeft w:val="0"/>
      <w:marRight w:val="0"/>
      <w:marTop w:val="0"/>
      <w:marBottom w:val="0"/>
      <w:divBdr>
        <w:top w:val="none" w:sz="0" w:space="0" w:color="auto"/>
        <w:left w:val="none" w:sz="0" w:space="0" w:color="auto"/>
        <w:bottom w:val="none" w:sz="0" w:space="0" w:color="auto"/>
        <w:right w:val="none" w:sz="0" w:space="0" w:color="auto"/>
      </w:divBdr>
    </w:div>
    <w:div w:id="945845807">
      <w:bodyDiv w:val="1"/>
      <w:marLeft w:val="0"/>
      <w:marRight w:val="0"/>
      <w:marTop w:val="0"/>
      <w:marBottom w:val="0"/>
      <w:divBdr>
        <w:top w:val="none" w:sz="0" w:space="0" w:color="auto"/>
        <w:left w:val="none" w:sz="0" w:space="0" w:color="auto"/>
        <w:bottom w:val="none" w:sz="0" w:space="0" w:color="auto"/>
        <w:right w:val="none" w:sz="0" w:space="0" w:color="auto"/>
      </w:divBdr>
    </w:div>
    <w:div w:id="982583686">
      <w:bodyDiv w:val="1"/>
      <w:marLeft w:val="0"/>
      <w:marRight w:val="0"/>
      <w:marTop w:val="0"/>
      <w:marBottom w:val="0"/>
      <w:divBdr>
        <w:top w:val="none" w:sz="0" w:space="0" w:color="auto"/>
        <w:left w:val="none" w:sz="0" w:space="0" w:color="auto"/>
        <w:bottom w:val="none" w:sz="0" w:space="0" w:color="auto"/>
        <w:right w:val="none" w:sz="0" w:space="0" w:color="auto"/>
      </w:divBdr>
    </w:div>
    <w:div w:id="994258632">
      <w:bodyDiv w:val="1"/>
      <w:marLeft w:val="0"/>
      <w:marRight w:val="0"/>
      <w:marTop w:val="0"/>
      <w:marBottom w:val="0"/>
      <w:divBdr>
        <w:top w:val="none" w:sz="0" w:space="0" w:color="auto"/>
        <w:left w:val="none" w:sz="0" w:space="0" w:color="auto"/>
        <w:bottom w:val="none" w:sz="0" w:space="0" w:color="auto"/>
        <w:right w:val="none" w:sz="0" w:space="0" w:color="auto"/>
      </w:divBdr>
    </w:div>
    <w:div w:id="1031957859">
      <w:bodyDiv w:val="1"/>
      <w:marLeft w:val="0"/>
      <w:marRight w:val="0"/>
      <w:marTop w:val="0"/>
      <w:marBottom w:val="0"/>
      <w:divBdr>
        <w:top w:val="none" w:sz="0" w:space="0" w:color="auto"/>
        <w:left w:val="none" w:sz="0" w:space="0" w:color="auto"/>
        <w:bottom w:val="none" w:sz="0" w:space="0" w:color="auto"/>
        <w:right w:val="none" w:sz="0" w:space="0" w:color="auto"/>
      </w:divBdr>
    </w:div>
    <w:div w:id="1087967773">
      <w:bodyDiv w:val="1"/>
      <w:marLeft w:val="0"/>
      <w:marRight w:val="0"/>
      <w:marTop w:val="0"/>
      <w:marBottom w:val="0"/>
      <w:divBdr>
        <w:top w:val="none" w:sz="0" w:space="0" w:color="auto"/>
        <w:left w:val="none" w:sz="0" w:space="0" w:color="auto"/>
        <w:bottom w:val="none" w:sz="0" w:space="0" w:color="auto"/>
        <w:right w:val="none" w:sz="0" w:space="0" w:color="auto"/>
      </w:divBdr>
    </w:div>
    <w:div w:id="1108233366">
      <w:bodyDiv w:val="1"/>
      <w:marLeft w:val="0"/>
      <w:marRight w:val="0"/>
      <w:marTop w:val="0"/>
      <w:marBottom w:val="0"/>
      <w:divBdr>
        <w:top w:val="none" w:sz="0" w:space="0" w:color="auto"/>
        <w:left w:val="none" w:sz="0" w:space="0" w:color="auto"/>
        <w:bottom w:val="none" w:sz="0" w:space="0" w:color="auto"/>
        <w:right w:val="none" w:sz="0" w:space="0" w:color="auto"/>
      </w:divBdr>
    </w:div>
    <w:div w:id="1223370637">
      <w:bodyDiv w:val="1"/>
      <w:marLeft w:val="0"/>
      <w:marRight w:val="0"/>
      <w:marTop w:val="0"/>
      <w:marBottom w:val="0"/>
      <w:divBdr>
        <w:top w:val="none" w:sz="0" w:space="0" w:color="auto"/>
        <w:left w:val="none" w:sz="0" w:space="0" w:color="auto"/>
        <w:bottom w:val="none" w:sz="0" w:space="0" w:color="auto"/>
        <w:right w:val="none" w:sz="0" w:space="0" w:color="auto"/>
      </w:divBdr>
    </w:div>
    <w:div w:id="1234658274">
      <w:bodyDiv w:val="1"/>
      <w:marLeft w:val="0"/>
      <w:marRight w:val="0"/>
      <w:marTop w:val="0"/>
      <w:marBottom w:val="0"/>
      <w:divBdr>
        <w:top w:val="none" w:sz="0" w:space="0" w:color="auto"/>
        <w:left w:val="none" w:sz="0" w:space="0" w:color="auto"/>
        <w:bottom w:val="none" w:sz="0" w:space="0" w:color="auto"/>
        <w:right w:val="none" w:sz="0" w:space="0" w:color="auto"/>
      </w:divBdr>
    </w:div>
    <w:div w:id="1243182278">
      <w:bodyDiv w:val="1"/>
      <w:marLeft w:val="0"/>
      <w:marRight w:val="0"/>
      <w:marTop w:val="0"/>
      <w:marBottom w:val="0"/>
      <w:divBdr>
        <w:top w:val="none" w:sz="0" w:space="0" w:color="auto"/>
        <w:left w:val="none" w:sz="0" w:space="0" w:color="auto"/>
        <w:bottom w:val="none" w:sz="0" w:space="0" w:color="auto"/>
        <w:right w:val="none" w:sz="0" w:space="0" w:color="auto"/>
      </w:divBdr>
    </w:div>
    <w:div w:id="1253122187">
      <w:bodyDiv w:val="1"/>
      <w:marLeft w:val="0"/>
      <w:marRight w:val="0"/>
      <w:marTop w:val="0"/>
      <w:marBottom w:val="0"/>
      <w:divBdr>
        <w:top w:val="none" w:sz="0" w:space="0" w:color="auto"/>
        <w:left w:val="none" w:sz="0" w:space="0" w:color="auto"/>
        <w:bottom w:val="none" w:sz="0" w:space="0" w:color="auto"/>
        <w:right w:val="none" w:sz="0" w:space="0" w:color="auto"/>
      </w:divBdr>
    </w:div>
    <w:div w:id="1325821041">
      <w:bodyDiv w:val="1"/>
      <w:marLeft w:val="0"/>
      <w:marRight w:val="0"/>
      <w:marTop w:val="0"/>
      <w:marBottom w:val="0"/>
      <w:divBdr>
        <w:top w:val="none" w:sz="0" w:space="0" w:color="auto"/>
        <w:left w:val="none" w:sz="0" w:space="0" w:color="auto"/>
        <w:bottom w:val="none" w:sz="0" w:space="0" w:color="auto"/>
        <w:right w:val="none" w:sz="0" w:space="0" w:color="auto"/>
      </w:divBdr>
    </w:div>
    <w:div w:id="1343359623">
      <w:bodyDiv w:val="1"/>
      <w:marLeft w:val="0"/>
      <w:marRight w:val="0"/>
      <w:marTop w:val="0"/>
      <w:marBottom w:val="0"/>
      <w:divBdr>
        <w:top w:val="none" w:sz="0" w:space="0" w:color="auto"/>
        <w:left w:val="none" w:sz="0" w:space="0" w:color="auto"/>
        <w:bottom w:val="none" w:sz="0" w:space="0" w:color="auto"/>
        <w:right w:val="none" w:sz="0" w:space="0" w:color="auto"/>
      </w:divBdr>
    </w:div>
    <w:div w:id="1395393588">
      <w:bodyDiv w:val="1"/>
      <w:marLeft w:val="0"/>
      <w:marRight w:val="0"/>
      <w:marTop w:val="0"/>
      <w:marBottom w:val="0"/>
      <w:divBdr>
        <w:top w:val="none" w:sz="0" w:space="0" w:color="auto"/>
        <w:left w:val="none" w:sz="0" w:space="0" w:color="auto"/>
        <w:bottom w:val="none" w:sz="0" w:space="0" w:color="auto"/>
        <w:right w:val="none" w:sz="0" w:space="0" w:color="auto"/>
      </w:divBdr>
    </w:div>
    <w:div w:id="1418985728">
      <w:bodyDiv w:val="1"/>
      <w:marLeft w:val="0"/>
      <w:marRight w:val="0"/>
      <w:marTop w:val="0"/>
      <w:marBottom w:val="0"/>
      <w:divBdr>
        <w:top w:val="none" w:sz="0" w:space="0" w:color="auto"/>
        <w:left w:val="none" w:sz="0" w:space="0" w:color="auto"/>
        <w:bottom w:val="none" w:sz="0" w:space="0" w:color="auto"/>
        <w:right w:val="none" w:sz="0" w:space="0" w:color="auto"/>
      </w:divBdr>
    </w:div>
    <w:div w:id="1481844692">
      <w:bodyDiv w:val="1"/>
      <w:marLeft w:val="0"/>
      <w:marRight w:val="0"/>
      <w:marTop w:val="0"/>
      <w:marBottom w:val="0"/>
      <w:divBdr>
        <w:top w:val="none" w:sz="0" w:space="0" w:color="auto"/>
        <w:left w:val="none" w:sz="0" w:space="0" w:color="auto"/>
        <w:bottom w:val="none" w:sz="0" w:space="0" w:color="auto"/>
        <w:right w:val="none" w:sz="0" w:space="0" w:color="auto"/>
      </w:divBdr>
    </w:div>
    <w:div w:id="1550066084">
      <w:bodyDiv w:val="1"/>
      <w:marLeft w:val="0"/>
      <w:marRight w:val="0"/>
      <w:marTop w:val="0"/>
      <w:marBottom w:val="0"/>
      <w:divBdr>
        <w:top w:val="none" w:sz="0" w:space="0" w:color="auto"/>
        <w:left w:val="none" w:sz="0" w:space="0" w:color="auto"/>
        <w:bottom w:val="none" w:sz="0" w:space="0" w:color="auto"/>
        <w:right w:val="none" w:sz="0" w:space="0" w:color="auto"/>
      </w:divBdr>
      <w:divsChild>
        <w:div w:id="250435659">
          <w:marLeft w:val="0"/>
          <w:marRight w:val="0"/>
          <w:marTop w:val="0"/>
          <w:marBottom w:val="0"/>
          <w:divBdr>
            <w:top w:val="none" w:sz="0" w:space="0" w:color="auto"/>
            <w:left w:val="none" w:sz="0" w:space="0" w:color="auto"/>
            <w:bottom w:val="none" w:sz="0" w:space="0" w:color="auto"/>
            <w:right w:val="none" w:sz="0" w:space="0" w:color="auto"/>
          </w:divBdr>
          <w:divsChild>
            <w:div w:id="63336403">
              <w:marLeft w:val="0"/>
              <w:marRight w:val="0"/>
              <w:marTop w:val="0"/>
              <w:marBottom w:val="0"/>
              <w:divBdr>
                <w:top w:val="none" w:sz="0" w:space="0" w:color="auto"/>
                <w:left w:val="none" w:sz="0" w:space="0" w:color="auto"/>
                <w:bottom w:val="none" w:sz="0" w:space="0" w:color="auto"/>
                <w:right w:val="none" w:sz="0" w:space="0" w:color="auto"/>
              </w:divBdr>
              <w:divsChild>
                <w:div w:id="160779106">
                  <w:marLeft w:val="0"/>
                  <w:marRight w:val="0"/>
                  <w:marTop w:val="0"/>
                  <w:marBottom w:val="0"/>
                  <w:divBdr>
                    <w:top w:val="none" w:sz="0" w:space="0" w:color="auto"/>
                    <w:left w:val="none" w:sz="0" w:space="0" w:color="auto"/>
                    <w:bottom w:val="none" w:sz="0" w:space="0" w:color="auto"/>
                    <w:right w:val="none" w:sz="0" w:space="0" w:color="auto"/>
                  </w:divBdr>
                  <w:divsChild>
                    <w:div w:id="1065177851">
                      <w:marLeft w:val="0"/>
                      <w:marRight w:val="0"/>
                      <w:marTop w:val="0"/>
                      <w:marBottom w:val="0"/>
                      <w:divBdr>
                        <w:top w:val="none" w:sz="0" w:space="0" w:color="auto"/>
                        <w:left w:val="none" w:sz="0" w:space="0" w:color="auto"/>
                        <w:bottom w:val="none" w:sz="0" w:space="0" w:color="auto"/>
                        <w:right w:val="none" w:sz="0" w:space="0" w:color="auto"/>
                      </w:divBdr>
                      <w:divsChild>
                        <w:div w:id="515658002">
                          <w:marLeft w:val="0"/>
                          <w:marRight w:val="0"/>
                          <w:marTop w:val="0"/>
                          <w:marBottom w:val="0"/>
                          <w:divBdr>
                            <w:top w:val="none" w:sz="0" w:space="0" w:color="auto"/>
                            <w:left w:val="none" w:sz="0" w:space="0" w:color="auto"/>
                            <w:bottom w:val="none" w:sz="0" w:space="0" w:color="auto"/>
                            <w:right w:val="none" w:sz="0" w:space="0" w:color="auto"/>
                          </w:divBdr>
                          <w:divsChild>
                            <w:div w:id="494566106">
                              <w:marLeft w:val="0"/>
                              <w:marRight w:val="0"/>
                              <w:marTop w:val="0"/>
                              <w:marBottom w:val="0"/>
                              <w:divBdr>
                                <w:top w:val="none" w:sz="0" w:space="0" w:color="auto"/>
                                <w:left w:val="none" w:sz="0" w:space="0" w:color="auto"/>
                                <w:bottom w:val="none" w:sz="0" w:space="0" w:color="auto"/>
                                <w:right w:val="none" w:sz="0" w:space="0" w:color="auto"/>
                              </w:divBdr>
                              <w:divsChild>
                                <w:div w:id="97995438">
                                  <w:marLeft w:val="0"/>
                                  <w:marRight w:val="0"/>
                                  <w:marTop w:val="0"/>
                                  <w:marBottom w:val="0"/>
                                  <w:divBdr>
                                    <w:top w:val="none" w:sz="0" w:space="0" w:color="auto"/>
                                    <w:left w:val="none" w:sz="0" w:space="0" w:color="auto"/>
                                    <w:bottom w:val="none" w:sz="0" w:space="0" w:color="auto"/>
                                    <w:right w:val="none" w:sz="0" w:space="0" w:color="auto"/>
                                  </w:divBdr>
                                  <w:divsChild>
                                    <w:div w:id="926962000">
                                      <w:marLeft w:val="0"/>
                                      <w:marRight w:val="0"/>
                                      <w:marTop w:val="0"/>
                                      <w:marBottom w:val="0"/>
                                      <w:divBdr>
                                        <w:top w:val="none" w:sz="0" w:space="0" w:color="auto"/>
                                        <w:left w:val="none" w:sz="0" w:space="0" w:color="auto"/>
                                        <w:bottom w:val="none" w:sz="0" w:space="0" w:color="auto"/>
                                        <w:right w:val="none" w:sz="0" w:space="0" w:color="auto"/>
                                      </w:divBdr>
                                      <w:divsChild>
                                        <w:div w:id="13933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0634554">
      <w:bodyDiv w:val="1"/>
      <w:marLeft w:val="0"/>
      <w:marRight w:val="0"/>
      <w:marTop w:val="0"/>
      <w:marBottom w:val="0"/>
      <w:divBdr>
        <w:top w:val="none" w:sz="0" w:space="0" w:color="auto"/>
        <w:left w:val="none" w:sz="0" w:space="0" w:color="auto"/>
        <w:bottom w:val="none" w:sz="0" w:space="0" w:color="auto"/>
        <w:right w:val="none" w:sz="0" w:space="0" w:color="auto"/>
      </w:divBdr>
    </w:div>
    <w:div w:id="1653749297">
      <w:bodyDiv w:val="1"/>
      <w:marLeft w:val="0"/>
      <w:marRight w:val="0"/>
      <w:marTop w:val="0"/>
      <w:marBottom w:val="0"/>
      <w:divBdr>
        <w:top w:val="none" w:sz="0" w:space="0" w:color="auto"/>
        <w:left w:val="none" w:sz="0" w:space="0" w:color="auto"/>
        <w:bottom w:val="none" w:sz="0" w:space="0" w:color="auto"/>
        <w:right w:val="none" w:sz="0" w:space="0" w:color="auto"/>
      </w:divBdr>
    </w:div>
    <w:div w:id="1707632785">
      <w:bodyDiv w:val="1"/>
      <w:marLeft w:val="0"/>
      <w:marRight w:val="0"/>
      <w:marTop w:val="0"/>
      <w:marBottom w:val="0"/>
      <w:divBdr>
        <w:top w:val="none" w:sz="0" w:space="0" w:color="auto"/>
        <w:left w:val="none" w:sz="0" w:space="0" w:color="auto"/>
        <w:bottom w:val="none" w:sz="0" w:space="0" w:color="auto"/>
        <w:right w:val="none" w:sz="0" w:space="0" w:color="auto"/>
      </w:divBdr>
    </w:div>
    <w:div w:id="1748570534">
      <w:bodyDiv w:val="1"/>
      <w:marLeft w:val="0"/>
      <w:marRight w:val="0"/>
      <w:marTop w:val="0"/>
      <w:marBottom w:val="0"/>
      <w:divBdr>
        <w:top w:val="none" w:sz="0" w:space="0" w:color="auto"/>
        <w:left w:val="none" w:sz="0" w:space="0" w:color="auto"/>
        <w:bottom w:val="none" w:sz="0" w:space="0" w:color="auto"/>
        <w:right w:val="none" w:sz="0" w:space="0" w:color="auto"/>
      </w:divBdr>
    </w:div>
    <w:div w:id="1755010992">
      <w:bodyDiv w:val="1"/>
      <w:marLeft w:val="0"/>
      <w:marRight w:val="0"/>
      <w:marTop w:val="0"/>
      <w:marBottom w:val="0"/>
      <w:divBdr>
        <w:top w:val="none" w:sz="0" w:space="0" w:color="auto"/>
        <w:left w:val="none" w:sz="0" w:space="0" w:color="auto"/>
        <w:bottom w:val="none" w:sz="0" w:space="0" w:color="auto"/>
        <w:right w:val="none" w:sz="0" w:space="0" w:color="auto"/>
      </w:divBdr>
    </w:div>
    <w:div w:id="1760642231">
      <w:bodyDiv w:val="1"/>
      <w:marLeft w:val="0"/>
      <w:marRight w:val="0"/>
      <w:marTop w:val="0"/>
      <w:marBottom w:val="0"/>
      <w:divBdr>
        <w:top w:val="none" w:sz="0" w:space="0" w:color="auto"/>
        <w:left w:val="none" w:sz="0" w:space="0" w:color="auto"/>
        <w:bottom w:val="none" w:sz="0" w:space="0" w:color="auto"/>
        <w:right w:val="none" w:sz="0" w:space="0" w:color="auto"/>
      </w:divBdr>
      <w:divsChild>
        <w:div w:id="219902777">
          <w:marLeft w:val="0"/>
          <w:marRight w:val="0"/>
          <w:marTop w:val="0"/>
          <w:marBottom w:val="0"/>
          <w:divBdr>
            <w:top w:val="none" w:sz="0" w:space="0" w:color="auto"/>
            <w:left w:val="none" w:sz="0" w:space="0" w:color="auto"/>
            <w:bottom w:val="none" w:sz="0" w:space="0" w:color="auto"/>
            <w:right w:val="none" w:sz="0" w:space="0" w:color="auto"/>
          </w:divBdr>
        </w:div>
      </w:divsChild>
    </w:div>
    <w:div w:id="1808544666">
      <w:bodyDiv w:val="1"/>
      <w:marLeft w:val="0"/>
      <w:marRight w:val="0"/>
      <w:marTop w:val="0"/>
      <w:marBottom w:val="0"/>
      <w:divBdr>
        <w:top w:val="none" w:sz="0" w:space="0" w:color="auto"/>
        <w:left w:val="none" w:sz="0" w:space="0" w:color="auto"/>
        <w:bottom w:val="none" w:sz="0" w:space="0" w:color="auto"/>
        <w:right w:val="none" w:sz="0" w:space="0" w:color="auto"/>
      </w:divBdr>
    </w:div>
    <w:div w:id="1832283869">
      <w:bodyDiv w:val="1"/>
      <w:marLeft w:val="0"/>
      <w:marRight w:val="0"/>
      <w:marTop w:val="0"/>
      <w:marBottom w:val="0"/>
      <w:divBdr>
        <w:top w:val="none" w:sz="0" w:space="0" w:color="auto"/>
        <w:left w:val="none" w:sz="0" w:space="0" w:color="auto"/>
        <w:bottom w:val="none" w:sz="0" w:space="0" w:color="auto"/>
        <w:right w:val="none" w:sz="0" w:space="0" w:color="auto"/>
      </w:divBdr>
      <w:divsChild>
        <w:div w:id="1386299159">
          <w:marLeft w:val="0"/>
          <w:marRight w:val="0"/>
          <w:marTop w:val="0"/>
          <w:marBottom w:val="0"/>
          <w:divBdr>
            <w:top w:val="none" w:sz="0" w:space="0" w:color="auto"/>
            <w:left w:val="none" w:sz="0" w:space="0" w:color="auto"/>
            <w:bottom w:val="none" w:sz="0" w:space="0" w:color="auto"/>
            <w:right w:val="none" w:sz="0" w:space="0" w:color="auto"/>
          </w:divBdr>
        </w:div>
      </w:divsChild>
    </w:div>
    <w:div w:id="1868133225">
      <w:bodyDiv w:val="1"/>
      <w:marLeft w:val="0"/>
      <w:marRight w:val="0"/>
      <w:marTop w:val="0"/>
      <w:marBottom w:val="0"/>
      <w:divBdr>
        <w:top w:val="none" w:sz="0" w:space="0" w:color="auto"/>
        <w:left w:val="none" w:sz="0" w:space="0" w:color="auto"/>
        <w:bottom w:val="none" w:sz="0" w:space="0" w:color="auto"/>
        <w:right w:val="none" w:sz="0" w:space="0" w:color="auto"/>
      </w:divBdr>
    </w:div>
    <w:div w:id="1909146626">
      <w:bodyDiv w:val="1"/>
      <w:marLeft w:val="0"/>
      <w:marRight w:val="0"/>
      <w:marTop w:val="0"/>
      <w:marBottom w:val="0"/>
      <w:divBdr>
        <w:top w:val="none" w:sz="0" w:space="0" w:color="auto"/>
        <w:left w:val="none" w:sz="0" w:space="0" w:color="auto"/>
        <w:bottom w:val="none" w:sz="0" w:space="0" w:color="auto"/>
        <w:right w:val="none" w:sz="0" w:space="0" w:color="auto"/>
      </w:divBdr>
    </w:div>
    <w:div w:id="1932618171">
      <w:bodyDiv w:val="1"/>
      <w:marLeft w:val="0"/>
      <w:marRight w:val="0"/>
      <w:marTop w:val="0"/>
      <w:marBottom w:val="0"/>
      <w:divBdr>
        <w:top w:val="none" w:sz="0" w:space="0" w:color="auto"/>
        <w:left w:val="none" w:sz="0" w:space="0" w:color="auto"/>
        <w:bottom w:val="none" w:sz="0" w:space="0" w:color="auto"/>
        <w:right w:val="none" w:sz="0" w:space="0" w:color="auto"/>
      </w:divBdr>
    </w:div>
    <w:div w:id="1941526640">
      <w:bodyDiv w:val="1"/>
      <w:marLeft w:val="0"/>
      <w:marRight w:val="0"/>
      <w:marTop w:val="0"/>
      <w:marBottom w:val="0"/>
      <w:divBdr>
        <w:top w:val="none" w:sz="0" w:space="0" w:color="auto"/>
        <w:left w:val="none" w:sz="0" w:space="0" w:color="auto"/>
        <w:bottom w:val="none" w:sz="0" w:space="0" w:color="auto"/>
        <w:right w:val="none" w:sz="0" w:space="0" w:color="auto"/>
      </w:divBdr>
    </w:div>
    <w:div w:id="1965035112">
      <w:bodyDiv w:val="1"/>
      <w:marLeft w:val="0"/>
      <w:marRight w:val="0"/>
      <w:marTop w:val="0"/>
      <w:marBottom w:val="0"/>
      <w:divBdr>
        <w:top w:val="none" w:sz="0" w:space="0" w:color="auto"/>
        <w:left w:val="none" w:sz="0" w:space="0" w:color="auto"/>
        <w:bottom w:val="none" w:sz="0" w:space="0" w:color="auto"/>
        <w:right w:val="none" w:sz="0" w:space="0" w:color="auto"/>
      </w:divBdr>
    </w:div>
    <w:div w:id="1998724467">
      <w:bodyDiv w:val="1"/>
      <w:marLeft w:val="0"/>
      <w:marRight w:val="0"/>
      <w:marTop w:val="0"/>
      <w:marBottom w:val="0"/>
      <w:divBdr>
        <w:top w:val="none" w:sz="0" w:space="0" w:color="auto"/>
        <w:left w:val="none" w:sz="0" w:space="0" w:color="auto"/>
        <w:bottom w:val="none" w:sz="0" w:space="0" w:color="auto"/>
        <w:right w:val="none" w:sz="0" w:space="0" w:color="auto"/>
      </w:divBdr>
    </w:div>
    <w:div w:id="2004972760">
      <w:bodyDiv w:val="1"/>
      <w:marLeft w:val="0"/>
      <w:marRight w:val="0"/>
      <w:marTop w:val="0"/>
      <w:marBottom w:val="0"/>
      <w:divBdr>
        <w:top w:val="none" w:sz="0" w:space="0" w:color="auto"/>
        <w:left w:val="none" w:sz="0" w:space="0" w:color="auto"/>
        <w:bottom w:val="none" w:sz="0" w:space="0" w:color="auto"/>
        <w:right w:val="none" w:sz="0" w:space="0" w:color="auto"/>
      </w:divBdr>
    </w:div>
    <w:div w:id="2034651365">
      <w:bodyDiv w:val="1"/>
      <w:marLeft w:val="0"/>
      <w:marRight w:val="0"/>
      <w:marTop w:val="0"/>
      <w:marBottom w:val="0"/>
      <w:divBdr>
        <w:top w:val="none" w:sz="0" w:space="0" w:color="auto"/>
        <w:left w:val="none" w:sz="0" w:space="0" w:color="auto"/>
        <w:bottom w:val="none" w:sz="0" w:space="0" w:color="auto"/>
        <w:right w:val="none" w:sz="0" w:space="0" w:color="auto"/>
      </w:divBdr>
    </w:div>
    <w:div w:id="2040086337">
      <w:bodyDiv w:val="1"/>
      <w:marLeft w:val="0"/>
      <w:marRight w:val="0"/>
      <w:marTop w:val="0"/>
      <w:marBottom w:val="0"/>
      <w:divBdr>
        <w:top w:val="none" w:sz="0" w:space="0" w:color="auto"/>
        <w:left w:val="none" w:sz="0" w:space="0" w:color="auto"/>
        <w:bottom w:val="none" w:sz="0" w:space="0" w:color="auto"/>
        <w:right w:val="none" w:sz="0" w:space="0" w:color="auto"/>
      </w:divBdr>
    </w:div>
    <w:div w:id="2074544746">
      <w:bodyDiv w:val="1"/>
      <w:marLeft w:val="0"/>
      <w:marRight w:val="0"/>
      <w:marTop w:val="0"/>
      <w:marBottom w:val="0"/>
      <w:divBdr>
        <w:top w:val="none" w:sz="0" w:space="0" w:color="auto"/>
        <w:left w:val="none" w:sz="0" w:space="0" w:color="auto"/>
        <w:bottom w:val="none" w:sz="0" w:space="0" w:color="auto"/>
        <w:right w:val="none" w:sz="0" w:space="0" w:color="auto"/>
      </w:divBdr>
    </w:div>
    <w:div w:id="2107119281">
      <w:bodyDiv w:val="1"/>
      <w:marLeft w:val="0"/>
      <w:marRight w:val="0"/>
      <w:marTop w:val="0"/>
      <w:marBottom w:val="0"/>
      <w:divBdr>
        <w:top w:val="none" w:sz="0" w:space="0" w:color="auto"/>
        <w:left w:val="none" w:sz="0" w:space="0" w:color="auto"/>
        <w:bottom w:val="none" w:sz="0" w:space="0" w:color="auto"/>
        <w:right w:val="none" w:sz="0" w:space="0" w:color="auto"/>
      </w:divBdr>
    </w:div>
    <w:div w:id="2107991162">
      <w:bodyDiv w:val="1"/>
      <w:marLeft w:val="0"/>
      <w:marRight w:val="0"/>
      <w:marTop w:val="0"/>
      <w:marBottom w:val="0"/>
      <w:divBdr>
        <w:top w:val="none" w:sz="0" w:space="0" w:color="auto"/>
        <w:left w:val="none" w:sz="0" w:space="0" w:color="auto"/>
        <w:bottom w:val="none" w:sz="0" w:space="0" w:color="auto"/>
        <w:right w:val="none" w:sz="0" w:space="0" w:color="auto"/>
      </w:divBdr>
    </w:div>
    <w:div w:id="213136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8C670-2CF8-4A10-A617-00C32AB88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0</Pages>
  <Words>21515</Words>
  <Characters>122641</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hika</dc:creator>
  <cp:keywords/>
  <dc:description/>
  <cp:lastModifiedBy>Radhika Gollamudi</cp:lastModifiedBy>
  <cp:revision>5</cp:revision>
  <dcterms:created xsi:type="dcterms:W3CDTF">2024-11-04T03:27:00Z</dcterms:created>
  <dcterms:modified xsi:type="dcterms:W3CDTF">2024-11-0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